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C3203" w:rsidRPr="00D261C5" w:rsidRDefault="00393DDB" w:rsidP="00CC3203">
      <w:pPr>
        <w:spacing w:after="0" w:line="240" w:lineRule="auto"/>
        <w:rPr>
          <w:rFonts w:ascii="Times New Roman" w:hAnsi="Times New Roman" w:cs="Times New Roman"/>
        </w:rPr>
      </w:pPr>
      <w:r w:rsidRPr="00393DDB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CC3203" w:rsidRPr="00D261C5">
        <w:rPr>
          <w:rFonts w:ascii="Times New Roman" w:hAnsi="Times New Roman" w:cs="Times New Roman"/>
          <w:sz w:val="24"/>
          <w:szCs w:val="24"/>
        </w:rPr>
        <w:t>Figure 1</w:t>
      </w:r>
      <w:r w:rsidR="00CC3203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C339AD5" wp14:editId="62C7D21E">
                <wp:simplePos x="0" y="0"/>
                <wp:positionH relativeFrom="column">
                  <wp:posOffset>2490470</wp:posOffset>
                </wp:positionH>
                <wp:positionV relativeFrom="paragraph">
                  <wp:posOffset>56846</wp:posOffset>
                </wp:positionV>
                <wp:extent cx="3265170" cy="445135"/>
                <wp:effectExtent l="0" t="0" r="22860" b="12065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65170" cy="445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Number of children who received booster dose and available for follow-up visits according to study group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C339AD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96.1pt;margin-top:4.5pt;width:257.1pt;height:35.05pt;z-index:251659264;visibility:visible;mso-wrap-style:square;mso-width-percent:40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40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Number of children who received booster dose and available for follow-up visits according to study group</w:t>
                      </w:r>
                    </w:p>
                  </w:txbxContent>
                </v:textbox>
              </v:shape>
            </w:pict>
          </mc:Fallback>
        </mc:AlternateContent>
      </w:r>
    </w:p>
    <w:p w:rsidR="000A31D8" w:rsidRPr="00D261C5" w:rsidRDefault="000A31D8">
      <w:pPr>
        <w:rPr>
          <w:rFonts w:ascii="Times New Roman" w:hAnsi="Times New Roman" w:cs="Times New Roman"/>
        </w:rPr>
      </w:pPr>
    </w:p>
    <w:p w:rsidR="00CC3203" w:rsidRPr="00D261C5" w:rsidRDefault="0008611F">
      <w:pPr>
        <w:rPr>
          <w:rFonts w:ascii="Times New Roman" w:hAnsi="Times New Roman" w:cs="Times New Roman"/>
        </w:rPr>
      </w:pPr>
      <w:bookmarkStart w:id="0" w:name="_GoBack"/>
      <w:bookmarkEnd w:id="0"/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CD7FC64" wp14:editId="34FA8011">
                <wp:simplePos x="0" y="0"/>
                <wp:positionH relativeFrom="column">
                  <wp:posOffset>6805295</wp:posOffset>
                </wp:positionH>
                <wp:positionV relativeFrom="paragraph">
                  <wp:posOffset>191770</wp:posOffset>
                </wp:positionV>
                <wp:extent cx="1351280" cy="389255"/>
                <wp:effectExtent l="0" t="0" r="20320" b="10795"/>
                <wp:wrapNone/>
                <wp:docPr id="60" name="Rectangle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51280" cy="389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/>
                              <w:jc w:val="center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HIV-</w:t>
                            </w:r>
                            <w:proofErr w:type="spellStart"/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unexposed</w:t>
                            </w: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  <w:t>d</w:t>
                            </w:r>
                            <w:proofErr w:type="spellEnd"/>
                          </w:p>
                          <w:p w:rsidR="00A03484" w:rsidRPr="00CC473F" w:rsidRDefault="00A03484" w:rsidP="00CC3203">
                            <w:pPr>
                              <w:spacing w:after="0"/>
                              <w:jc w:val="center"/>
                              <w:rPr>
                                <w:rFonts w:ascii="Arial Narrow" w:hAnsi="Arial Narrow" w:cs="Arial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N=11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CD7FC64" id="Rectangle 60" o:spid="_x0000_s1027" style="position:absolute;margin-left:535.85pt;margin-top:15.1pt;width:106.4pt;height:30.6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">
                <v:textbox>
                  <w:txbxContent>
                    <w:p w:rsidR="00A03484" w:rsidRPr="00CC473F" w:rsidRDefault="00A03484" w:rsidP="00CC3203">
                      <w:pPr>
                        <w:spacing w:after="0"/>
                        <w:jc w:val="center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HIV-</w:t>
                      </w:r>
                      <w:proofErr w:type="spellStart"/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unexposed</w:t>
                      </w: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vertAlign w:val="superscript"/>
                          <w:lang w:val="en-ZA"/>
                        </w:rPr>
                        <w:t>d</w:t>
                      </w:r>
                      <w:proofErr w:type="spellEnd"/>
                    </w:p>
                    <w:p w:rsidR="00A03484" w:rsidRPr="00CC473F" w:rsidRDefault="00A03484" w:rsidP="00CC3203">
                      <w:pPr>
                        <w:spacing w:after="0"/>
                        <w:jc w:val="center"/>
                        <w:rPr>
                          <w:rFonts w:ascii="Arial Narrow" w:hAnsi="Arial Narrow" w:cs="Arial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N=110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D7E3955" wp14:editId="2E6A3A1C">
                <wp:simplePos x="0" y="0"/>
                <wp:positionH relativeFrom="column">
                  <wp:posOffset>4903470</wp:posOffset>
                </wp:positionH>
                <wp:positionV relativeFrom="paragraph">
                  <wp:posOffset>191770</wp:posOffset>
                </wp:positionV>
                <wp:extent cx="1351280" cy="389255"/>
                <wp:effectExtent l="0" t="0" r="20320" b="10795"/>
                <wp:wrapNone/>
                <wp:docPr id="61" name="Rectangle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51280" cy="389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/>
                              <w:jc w:val="center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proofErr w:type="spellStart"/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HEU</w:t>
                            </w: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  <w:t>c</w:t>
                            </w:r>
                            <w:proofErr w:type="spellEnd"/>
                          </w:p>
                          <w:p w:rsidR="00A03484" w:rsidRPr="00CC473F" w:rsidRDefault="00A03484" w:rsidP="00CC3203">
                            <w:pPr>
                              <w:spacing w:after="0"/>
                              <w:jc w:val="center"/>
                              <w:rPr>
                                <w:rFonts w:ascii="Arial Narrow" w:hAnsi="Arial Narrow" w:cs="Arial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N=11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D7E3955" id="Rectangle 61" o:spid="_x0000_s1028" style="position:absolute;margin-left:386.1pt;margin-top:15.1pt;width:106.4pt;height:30.6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">
                <v:textbox>
                  <w:txbxContent>
                    <w:p w:rsidR="00A03484" w:rsidRPr="00CC473F" w:rsidRDefault="00A03484" w:rsidP="00CC3203">
                      <w:pPr>
                        <w:spacing w:after="0"/>
                        <w:jc w:val="center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proofErr w:type="spellStart"/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HEU</w:t>
                      </w: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vertAlign w:val="superscript"/>
                          <w:lang w:val="en-ZA"/>
                        </w:rPr>
                        <w:t>c</w:t>
                      </w:r>
                      <w:proofErr w:type="spellEnd"/>
                    </w:p>
                    <w:p w:rsidR="00A03484" w:rsidRPr="00CC473F" w:rsidRDefault="00A03484" w:rsidP="00CC3203">
                      <w:pPr>
                        <w:spacing w:after="0"/>
                        <w:jc w:val="center"/>
                        <w:rPr>
                          <w:rFonts w:ascii="Arial Narrow" w:hAnsi="Arial Narrow" w:cs="Arial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N=115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E8FC356" wp14:editId="0C4588EC">
                <wp:simplePos x="0" y="0"/>
                <wp:positionH relativeFrom="column">
                  <wp:posOffset>2784475</wp:posOffset>
                </wp:positionH>
                <wp:positionV relativeFrom="paragraph">
                  <wp:posOffset>191770</wp:posOffset>
                </wp:positionV>
                <wp:extent cx="1351280" cy="389255"/>
                <wp:effectExtent l="0" t="0" r="20320" b="10795"/>
                <wp:wrapNone/>
                <wp:docPr id="62" name="Rectangle 6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51280" cy="389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ART-</w:t>
                            </w:r>
                            <w:proofErr w:type="spellStart"/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Def</w:t>
                            </w: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  <w:t>b</w:t>
                            </w:r>
                            <w:proofErr w:type="spellEnd"/>
                          </w:p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N=69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E8FC356" id="Rectangle 62" o:spid="_x0000_s1029" style="position:absolute;margin-left:219.25pt;margin-top:15.1pt;width:106.4pt;height:30.6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ART-</w:t>
                      </w:r>
                      <w:proofErr w:type="spellStart"/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Def</w:t>
                      </w: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vertAlign w:val="superscript"/>
                          <w:lang w:val="en-ZA"/>
                        </w:rPr>
                        <w:t>b</w:t>
                      </w:r>
                      <w:proofErr w:type="spellEnd"/>
                    </w:p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N=69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A468763" wp14:editId="6EC4B748">
                <wp:simplePos x="0" y="0"/>
                <wp:positionH relativeFrom="column">
                  <wp:posOffset>715645</wp:posOffset>
                </wp:positionH>
                <wp:positionV relativeFrom="paragraph">
                  <wp:posOffset>188595</wp:posOffset>
                </wp:positionV>
                <wp:extent cx="1348105" cy="389255"/>
                <wp:effectExtent l="0" t="0" r="23495" b="10795"/>
                <wp:wrapNone/>
                <wp:docPr id="63" name="Rectangle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48105" cy="389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ART-</w:t>
                            </w:r>
                            <w:proofErr w:type="spellStart"/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mmed</w:t>
                            </w: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  <w:t>a</w:t>
                            </w:r>
                            <w:proofErr w:type="spellEnd"/>
                          </w:p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N=17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A468763" id="Rectangle 63" o:spid="_x0000_s1030" style="position:absolute;margin-left:56.35pt;margin-top:14.85pt;width:106.15pt;height:3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sz w:val="20"/>
                          <w:szCs w:val="20"/>
                          <w:vertAlign w:val="superscript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ART-</w:t>
                      </w:r>
                      <w:proofErr w:type="spellStart"/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mmed</w:t>
                      </w: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vertAlign w:val="superscript"/>
                          <w:lang w:val="en-ZA"/>
                        </w:rPr>
                        <w:t>a</w:t>
                      </w:r>
                      <w:proofErr w:type="spellEnd"/>
                    </w:p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N=171</w:t>
                      </w:r>
                    </w:p>
                  </w:txbxContent>
                </v:textbox>
              </v:rect>
            </w:pict>
          </mc:Fallback>
        </mc:AlternateContent>
      </w:r>
    </w:p>
    <w:p w:rsidR="00CC3203" w:rsidRPr="00D261C5" w:rsidRDefault="00D82806">
      <w:pPr>
        <w:rPr>
          <w:rFonts w:ascii="Times New Roman" w:hAnsi="Times New Roman" w:cs="Times New Roman"/>
        </w:rPr>
      </w:pPr>
      <w:r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36BFF7F7" wp14:editId="7D98926C">
                <wp:simplePos x="0" y="0"/>
                <wp:positionH relativeFrom="column">
                  <wp:posOffset>5603240</wp:posOffset>
                </wp:positionH>
                <wp:positionV relativeFrom="paragraph">
                  <wp:posOffset>252095</wp:posOffset>
                </wp:positionV>
                <wp:extent cx="10160" cy="173355"/>
                <wp:effectExtent l="76200" t="0" r="66040" b="55245"/>
                <wp:wrapNone/>
                <wp:docPr id="6" name="Straight Arrow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0160" cy="1733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74C0FF4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" o:spid="_x0000_s1026" type="#_x0000_t32" style="position:absolute;margin-left:441.2pt;margin-top:19.85pt;width:.8pt;height:13.65pt;flip:x;z-index:2516910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" strokecolor="black [3040]">
                <v:stroke endarrow="open"/>
              </v:shape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61363550" wp14:editId="77A83678">
                <wp:simplePos x="0" y="0"/>
                <wp:positionH relativeFrom="column">
                  <wp:posOffset>7517130</wp:posOffset>
                </wp:positionH>
                <wp:positionV relativeFrom="paragraph">
                  <wp:posOffset>257175</wp:posOffset>
                </wp:positionV>
                <wp:extent cx="0" cy="152400"/>
                <wp:effectExtent l="95250" t="0" r="57150" b="57150"/>
                <wp:wrapNone/>
                <wp:docPr id="11" name="Straight Arrow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524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15CA049" id="Straight Arrow Connector 11" o:spid="_x0000_s1026" type="#_x0000_t32" style="position:absolute;margin-left:591.9pt;margin-top:20.25pt;width:0;height:12pt;z-index:2516920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" strokecolor="black [3040]">
                <v:stroke endarrow="open"/>
              </v:shape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B069FA2" wp14:editId="4826FDD7">
                <wp:simplePos x="0" y="0"/>
                <wp:positionH relativeFrom="column">
                  <wp:posOffset>3487420</wp:posOffset>
                </wp:positionH>
                <wp:positionV relativeFrom="paragraph">
                  <wp:posOffset>267335</wp:posOffset>
                </wp:positionV>
                <wp:extent cx="0" cy="148590"/>
                <wp:effectExtent l="95250" t="0" r="57150" b="60960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859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5420862" id="Straight Arrow Connector 4" o:spid="_x0000_s1026" type="#_x0000_t32" style="position:absolute;margin-left:274.6pt;margin-top:21.05pt;width:0;height:11.7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" strokecolor="black [3040]">
                <v:stroke endarrow="open"/>
              </v:shape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5E845BB0" wp14:editId="16BE4CD3">
                <wp:simplePos x="0" y="0"/>
                <wp:positionH relativeFrom="column">
                  <wp:posOffset>1466850</wp:posOffset>
                </wp:positionH>
                <wp:positionV relativeFrom="paragraph">
                  <wp:posOffset>270510</wp:posOffset>
                </wp:positionV>
                <wp:extent cx="0" cy="152400"/>
                <wp:effectExtent l="95250" t="0" r="57150" b="57150"/>
                <wp:wrapNone/>
                <wp:docPr id="1" name="Straight Arrow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524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53FD9EB" id="Straight Arrow Connector 1" o:spid="_x0000_s1026" type="#_x0000_t32" style="position:absolute;margin-left:115.5pt;margin-top:21.3pt;width:0;height:12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" strokecolor="black [3040]">
                <v:stroke endarrow="open"/>
              </v:shape>
            </w:pict>
          </mc:Fallback>
        </mc:AlternateContent>
      </w:r>
    </w:p>
    <w:p w:rsidR="00CC3203" w:rsidRPr="00D261C5" w:rsidRDefault="0008611F" w:rsidP="006D7055">
      <w:pPr>
        <w:tabs>
          <w:tab w:val="left" w:pos="5408"/>
          <w:tab w:val="left" w:pos="8824"/>
          <w:tab w:val="left" w:pos="11905"/>
        </w:tabs>
        <w:rPr>
          <w:rFonts w:ascii="Times New Roman" w:hAnsi="Times New Roman" w:cs="Times New Roman"/>
        </w:rPr>
      </w:pPr>
      <w:r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CCB9641" wp14:editId="59503BE4">
                <wp:simplePos x="0" y="0"/>
                <wp:positionH relativeFrom="column">
                  <wp:posOffset>712470</wp:posOffset>
                </wp:positionH>
                <wp:positionV relativeFrom="paragraph">
                  <wp:posOffset>96520</wp:posOffset>
                </wp:positionV>
                <wp:extent cx="7486015" cy="285750"/>
                <wp:effectExtent l="0" t="0" r="19685" b="19050"/>
                <wp:wrapNone/>
                <wp:docPr id="80" name="Rectangle 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486015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Pre-booster time-point: 15.</w:t>
                            </w:r>
                            <w:r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5</w:t>
                            </w: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 xml:space="preserve"> months of </w:t>
                            </w:r>
                            <w:proofErr w:type="spellStart"/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age</w:t>
                            </w: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  <w:t>e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CCB9641" id="Rectangle 80" o:spid="_x0000_s1031" style="position:absolute;margin-left:56.1pt;margin-top:7.6pt;width:589.45pt;height:22.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vertAlign w:val="superscript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Pre-booster time-point: 15.</w:t>
                      </w:r>
                      <w:r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5</w:t>
                      </w: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 xml:space="preserve"> months of </w:t>
                      </w:r>
                      <w:proofErr w:type="spellStart"/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age</w:t>
                      </w: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vertAlign w:val="superscript"/>
                          <w:lang w:val="en-ZA"/>
                        </w:rPr>
                        <w:t>e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 w:rsidR="006D7055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76167277" wp14:editId="56323ADC">
                <wp:simplePos x="0" y="0"/>
                <wp:positionH relativeFrom="column">
                  <wp:posOffset>3508331</wp:posOffset>
                </wp:positionH>
                <wp:positionV relativeFrom="paragraph">
                  <wp:posOffset>199877</wp:posOffset>
                </wp:positionV>
                <wp:extent cx="0" cy="0"/>
                <wp:effectExtent l="0" t="0" r="0" b="0"/>
                <wp:wrapNone/>
                <wp:docPr id="3" name="Straight Arrow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rgbClr val="4F81BD">
                              <a:shade val="95000"/>
                              <a:satMod val="105000"/>
                            </a:srgb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595567" id="Straight Arrow Connector 3" o:spid="_x0000_s1026" type="#_x0000_t32" style="position:absolute;margin-left:276.25pt;margin-top:15.75pt;width:0;height:0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" strokecolor="#4a7ebb">
                <v:stroke endarrow="open"/>
              </v:shape>
            </w:pict>
          </mc:Fallback>
        </mc:AlternateContent>
      </w:r>
      <w:r w:rsidR="006D7055" w:rsidRPr="00D261C5">
        <w:rPr>
          <w:rFonts w:ascii="Times New Roman" w:hAnsi="Times New Roman" w:cs="Times New Roman"/>
        </w:rPr>
        <w:tab/>
      </w:r>
      <w:r w:rsidR="006D7055" w:rsidRPr="00D261C5">
        <w:rPr>
          <w:rFonts w:ascii="Times New Roman" w:hAnsi="Times New Roman" w:cs="Times New Roman"/>
        </w:rPr>
        <w:tab/>
      </w:r>
      <w:r w:rsidR="006D7055" w:rsidRPr="00D261C5">
        <w:rPr>
          <w:rFonts w:ascii="Times New Roman" w:hAnsi="Times New Roman" w:cs="Times New Roman"/>
        </w:rPr>
        <w:tab/>
      </w:r>
    </w:p>
    <w:p w:rsidR="00CC3203" w:rsidRPr="00D261C5" w:rsidRDefault="001D7F76" w:rsidP="006D7055">
      <w:pPr>
        <w:tabs>
          <w:tab w:val="left" w:pos="5408"/>
        </w:tabs>
        <w:rPr>
          <w:rFonts w:ascii="Times New Roman" w:hAnsi="Times New Roman" w:cs="Times New Roman"/>
        </w:rPr>
      </w:pP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99E8FA4" wp14:editId="12F95CC0">
                <wp:simplePos x="0" y="0"/>
                <wp:positionH relativeFrom="column">
                  <wp:posOffset>733647</wp:posOffset>
                </wp:positionH>
                <wp:positionV relativeFrom="paragraph">
                  <wp:posOffset>233723</wp:posOffset>
                </wp:positionV>
                <wp:extent cx="1652905" cy="743763"/>
                <wp:effectExtent l="0" t="0" r="23495" b="18415"/>
                <wp:wrapNone/>
                <wp:docPr id="5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52905" cy="743763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booster ATP N=146</w:t>
                            </w:r>
                          </w:p>
                          <w:p w:rsidR="00A03484" w:rsidRPr="00247955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 </w:t>
                            </w:r>
                            <w:r w:rsidRPr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22</w:t>
                            </w:r>
                          </w:p>
                          <w:p w:rsidR="00A03484" w:rsidRPr="00247955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3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99E8FA4" id="Rectangle 5" o:spid="_x0000_s1032" style="position:absolute;margin-left:57.75pt;margin-top:18.4pt;width:130.15pt;height:58.5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booster ATP N=146</w:t>
                      </w:r>
                    </w:p>
                    <w:p w:rsidR="00A03484" w:rsidRPr="00247955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 </w:t>
                      </w:r>
                      <w:r w:rsidRPr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22</w:t>
                      </w:r>
                    </w:p>
                    <w:p w:rsidR="00A03484" w:rsidRPr="00247955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3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92FFDA5" wp14:editId="71229B33">
                <wp:simplePos x="0" y="0"/>
                <wp:positionH relativeFrom="column">
                  <wp:posOffset>2838450</wp:posOffset>
                </wp:positionH>
                <wp:positionV relativeFrom="paragraph">
                  <wp:posOffset>180340</wp:posOffset>
                </wp:positionV>
                <wp:extent cx="1599565" cy="722630"/>
                <wp:effectExtent l="0" t="0" r="19685" b="2032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99565" cy="7226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booster ATP N=61</w:t>
                            </w:r>
                          </w:p>
                          <w:p w:rsidR="00A03484" w:rsidRPr="00247955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Unavailable sample=8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92FFDA5" id="Rectangle 7" o:spid="_x0000_s1033" style="position:absolute;margin-left:223.5pt;margin-top:14.2pt;width:125.95pt;height:56.9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booster ATP N=61</w:t>
                      </w:r>
                    </w:p>
                    <w:p w:rsidR="00A03484" w:rsidRPr="00247955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Unavailable sample=8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467565C" wp14:editId="2B68CA7C">
                <wp:simplePos x="0" y="0"/>
                <wp:positionH relativeFrom="column">
                  <wp:posOffset>4837430</wp:posOffset>
                </wp:positionH>
                <wp:positionV relativeFrom="paragraph">
                  <wp:posOffset>180340</wp:posOffset>
                </wp:positionV>
                <wp:extent cx="1509395" cy="722630"/>
                <wp:effectExtent l="0" t="0" r="14605" b="20320"/>
                <wp:wrapNone/>
                <wp:docPr id="8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09395" cy="7226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booster ATP N=114</w:t>
                            </w:r>
                          </w:p>
                          <w:p w:rsidR="00A03484" w:rsidRPr="00247955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</w:t>
                            </w: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</w:t>
                            </w:r>
                            <w:r w:rsidRPr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1</w:t>
                            </w:r>
                          </w:p>
                          <w:p w:rsidR="00A03484" w:rsidRPr="00CC473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Times New Roman"/>
                                <w:sz w:val="20"/>
                                <w:szCs w:val="20"/>
                                <w:lang w:val="en-ZA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67565C" id="Rectangle 8" o:spid="_x0000_s1034" style="position:absolute;margin-left:380.9pt;margin-top:14.2pt;width:118.85pt;height:56.9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booster ATP N=114</w:t>
                      </w:r>
                    </w:p>
                    <w:p w:rsidR="00A03484" w:rsidRPr="00247955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</w:t>
                      </w: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</w:t>
                      </w:r>
                      <w:r w:rsidRPr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1</w:t>
                      </w:r>
                    </w:p>
                    <w:p w:rsidR="00A03484" w:rsidRPr="00CC473F" w:rsidRDefault="00A03484" w:rsidP="00CC3203">
                      <w:pPr>
                        <w:spacing w:after="0" w:line="240" w:lineRule="auto"/>
                        <w:rPr>
                          <w:rFonts w:ascii="Arial Narrow" w:hAnsi="Arial Narrow" w:cs="Times New Roman"/>
                          <w:sz w:val="20"/>
                          <w:szCs w:val="20"/>
                          <w:lang w:val="en-ZA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08611F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68EB00A" wp14:editId="0B044BF3">
                <wp:simplePos x="0" y="0"/>
                <wp:positionH relativeFrom="column">
                  <wp:posOffset>6687879</wp:posOffset>
                </wp:positionH>
                <wp:positionV relativeFrom="paragraph">
                  <wp:posOffset>180562</wp:posOffset>
                </wp:positionV>
                <wp:extent cx="1510473" cy="797441"/>
                <wp:effectExtent l="0" t="0" r="13970" b="22225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10473" cy="79744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booster ATP N=107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</w:t>
                            </w:r>
                            <w:r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2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1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68EB00A" id="Rectangle 9" o:spid="_x0000_s1035" style="position:absolute;margin-left:526.6pt;margin-top:14.2pt;width:118.95pt;height:62.8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booster ATP N=107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</w:t>
                      </w:r>
                      <w:r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2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1</w:t>
                      </w:r>
                    </w:p>
                  </w:txbxContent>
                </v:textbox>
              </v:rect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0BCB3846" wp14:editId="0E3A89A8">
                <wp:simplePos x="0" y="0"/>
                <wp:positionH relativeFrom="column">
                  <wp:posOffset>5623560</wp:posOffset>
                </wp:positionH>
                <wp:positionV relativeFrom="paragraph">
                  <wp:posOffset>57150</wp:posOffset>
                </wp:positionV>
                <wp:extent cx="0" cy="116840"/>
                <wp:effectExtent l="95250" t="0" r="57150" b="54610"/>
                <wp:wrapNone/>
                <wp:docPr id="13" name="Straight Arrow Connector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684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DBF6A4D" id="Straight Arrow Connector 13" o:spid="_x0000_s1026" type="#_x0000_t32" style="position:absolute;margin-left:442.8pt;margin-top:4.5pt;width:0;height:9.2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" strokecolor="black [3040]">
                <v:stroke endarrow="open"/>
              </v:shape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34B575F0" wp14:editId="307A4A3C">
                <wp:simplePos x="0" y="0"/>
                <wp:positionH relativeFrom="column">
                  <wp:posOffset>3497580</wp:posOffset>
                </wp:positionH>
                <wp:positionV relativeFrom="paragraph">
                  <wp:posOffset>55880</wp:posOffset>
                </wp:positionV>
                <wp:extent cx="0" cy="127000"/>
                <wp:effectExtent l="95250" t="0" r="57150" b="63500"/>
                <wp:wrapNone/>
                <wp:docPr id="12" name="Straight Arrow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7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AD1576D" id="Straight Arrow Connector 12" o:spid="_x0000_s1026" type="#_x0000_t32" style="position:absolute;margin-left:275.4pt;margin-top:4.4pt;width:0;height:10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" strokecolor="black [3040]">
                <v:stroke endarrow="open"/>
              </v:shape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E0C1ABE" wp14:editId="716AB8A5">
                <wp:simplePos x="0" y="0"/>
                <wp:positionH relativeFrom="column">
                  <wp:posOffset>1455258</wp:posOffset>
                </wp:positionH>
                <wp:positionV relativeFrom="paragraph">
                  <wp:posOffset>55039</wp:posOffset>
                </wp:positionV>
                <wp:extent cx="1" cy="180635"/>
                <wp:effectExtent l="95250" t="0" r="76200" b="48260"/>
                <wp:wrapNone/>
                <wp:docPr id="2" name="Straight Arrow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" cy="18063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DE52EF" id="Straight Arrow Connector 2" o:spid="_x0000_s1026" type="#_x0000_t32" style="position:absolute;margin-left:114.6pt;margin-top:4.35pt;width:0;height:14.2pt;flip:x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" strokecolor="black [3040]">
                <v:stroke endarrow="open"/>
              </v:shape>
            </w:pict>
          </mc:Fallback>
        </mc:AlternateContent>
      </w:r>
      <w:r w:rsidR="0008611F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310DDB4B" wp14:editId="7BA28ABC">
                <wp:simplePos x="0" y="0"/>
                <wp:positionH relativeFrom="column">
                  <wp:posOffset>7517130</wp:posOffset>
                </wp:positionH>
                <wp:positionV relativeFrom="paragraph">
                  <wp:posOffset>55245</wp:posOffset>
                </wp:positionV>
                <wp:extent cx="0" cy="127000"/>
                <wp:effectExtent l="95250" t="0" r="57150" b="6350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7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DDA8183" id="Straight Arrow Connector 14" o:spid="_x0000_s1026" type="#_x0000_t32" style="position:absolute;margin-left:591.9pt;margin-top:4.35pt;width:0;height:10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" strokecolor="black [3040]">
                <v:stroke endarrow="open"/>
              </v:shape>
            </w:pict>
          </mc:Fallback>
        </mc:AlternateContent>
      </w:r>
      <w:r w:rsidR="006D7055" w:rsidRPr="00D261C5">
        <w:rPr>
          <w:rFonts w:ascii="Times New Roman" w:hAnsi="Times New Roman" w:cs="Times New Roman"/>
        </w:rPr>
        <w:tab/>
      </w: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CC3203" w:rsidRPr="00D261C5" w:rsidRDefault="006D7055">
      <w:pPr>
        <w:rPr>
          <w:rFonts w:ascii="Times New Roman" w:hAnsi="Times New Roman" w:cs="Times New Roman"/>
        </w:rPr>
      </w:pP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075ACABA" wp14:editId="411FFF63">
                <wp:simplePos x="0" y="0"/>
                <wp:positionH relativeFrom="column">
                  <wp:posOffset>5624623</wp:posOffset>
                </wp:positionH>
                <wp:positionV relativeFrom="paragraph">
                  <wp:posOffset>267778</wp:posOffset>
                </wp:positionV>
                <wp:extent cx="0" cy="170032"/>
                <wp:effectExtent l="95250" t="0" r="57150" b="59055"/>
                <wp:wrapNone/>
                <wp:docPr id="32" name="Straight Arrow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70032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A84377" id="Straight Arrow Connector 32" o:spid="_x0000_s1026" type="#_x0000_t32" style="position:absolute;margin-left:442.9pt;margin-top:21.1pt;width:0;height:13.4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1BEE436" wp14:editId="6345A0D0">
                <wp:simplePos x="0" y="0"/>
                <wp:positionH relativeFrom="column">
                  <wp:posOffset>3487479</wp:posOffset>
                </wp:positionH>
                <wp:positionV relativeFrom="paragraph">
                  <wp:posOffset>264957</wp:posOffset>
                </wp:positionV>
                <wp:extent cx="0" cy="184593"/>
                <wp:effectExtent l="95250" t="0" r="57150" b="63500"/>
                <wp:wrapNone/>
                <wp:docPr id="28" name="Straight Arrow Connector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4593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2B96132" id="Straight Arrow Connector 28" o:spid="_x0000_s1026" type="#_x0000_t32" style="position:absolute;margin-left:274.6pt;margin-top:20.85pt;width:0;height:14.55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" strokecolor="black [3040]">
                <v:stroke endarrow="open"/>
              </v:shape>
            </w:pict>
          </mc:Fallback>
        </mc:AlternateContent>
      </w:r>
    </w:p>
    <w:p w:rsidR="00CC3203" w:rsidRPr="00D261C5" w:rsidRDefault="00B1703F">
      <w:pPr>
        <w:rPr>
          <w:rFonts w:ascii="Times New Roman" w:hAnsi="Times New Roman" w:cs="Times New Roman"/>
        </w:rPr>
      </w:pP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37774BBC" wp14:editId="76A13E3D">
                <wp:simplePos x="0" y="0"/>
                <wp:positionH relativeFrom="column">
                  <wp:posOffset>1445895</wp:posOffset>
                </wp:positionH>
                <wp:positionV relativeFrom="paragraph">
                  <wp:posOffset>8255</wp:posOffset>
                </wp:positionV>
                <wp:extent cx="0" cy="123825"/>
                <wp:effectExtent l="95250" t="0" r="57150" b="66675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382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CA93AC" id="Straight Arrow Connector 15" o:spid="_x0000_s1026" type="#_x0000_t32" style="position:absolute;margin-left:113.85pt;margin-top:.65pt;width:0;height:9.75pt;z-index:2516961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" strokecolor="black [3040]">
                <v:stroke endarrow="open"/>
              </v:shape>
            </w:pict>
          </mc:Fallback>
        </mc:AlternateContent>
      </w:r>
      <w:r w:rsidR="00D82806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2D4D9E6A" wp14:editId="15C31AA2">
                <wp:simplePos x="0" y="0"/>
                <wp:positionH relativeFrom="column">
                  <wp:posOffset>7517130</wp:posOffset>
                </wp:positionH>
                <wp:positionV relativeFrom="paragraph">
                  <wp:posOffset>7620</wp:posOffset>
                </wp:positionV>
                <wp:extent cx="0" cy="124460"/>
                <wp:effectExtent l="95250" t="0" r="57150" b="66040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446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F8BF71" id="Straight Arrow Connector 36" o:spid="_x0000_s1026" type="#_x0000_t32" style="position:absolute;margin-left:591.9pt;margin-top:.6pt;width:0;height:9.8pt;z-index:2517084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" strokecolor="black [3040]">
                <v:stroke endarrow="open"/>
              </v:shape>
            </w:pict>
          </mc:Fallback>
        </mc:AlternateContent>
      </w:r>
      <w:r w:rsidR="00276AD8"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C5E816E" wp14:editId="209811E9">
                <wp:simplePos x="0" y="0"/>
                <wp:positionH relativeFrom="column">
                  <wp:posOffset>733647</wp:posOffset>
                </wp:positionH>
                <wp:positionV relativeFrom="paragraph">
                  <wp:posOffset>130397</wp:posOffset>
                </wp:positionV>
                <wp:extent cx="7486782" cy="285750"/>
                <wp:effectExtent l="0" t="0" r="19050" b="19050"/>
                <wp:wrapNone/>
                <wp:docPr id="10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486782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Post-booster time-point: 15.</w:t>
                            </w:r>
                            <w:r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9</w:t>
                            </w: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 xml:space="preserve"> months of age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C5E816E" id="Rectangle 10" o:spid="_x0000_s1036" style="position:absolute;margin-left:57.75pt;margin-top:10.25pt;width:589.5pt;height:22.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vertAlign w:val="superscript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Post-booster time-point: 15.</w:t>
                      </w:r>
                      <w:r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9</w:t>
                      </w: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 xml:space="preserve"> months of age</w:t>
                      </w:r>
                    </w:p>
                  </w:txbxContent>
                </v:textbox>
              </v:rect>
            </w:pict>
          </mc:Fallback>
        </mc:AlternateContent>
      </w:r>
    </w:p>
    <w:p w:rsidR="00CC3203" w:rsidRPr="00D261C5" w:rsidRDefault="00247955">
      <w:pPr>
        <w:rPr>
          <w:rFonts w:ascii="Times New Roman" w:hAnsi="Times New Roman" w:cs="Times New Roman"/>
        </w:rPr>
      </w:pP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BCA4171" wp14:editId="393D5FBF">
                <wp:simplePos x="0" y="0"/>
                <wp:positionH relativeFrom="column">
                  <wp:posOffset>2787650</wp:posOffset>
                </wp:positionH>
                <wp:positionV relativeFrom="paragraph">
                  <wp:posOffset>213995</wp:posOffset>
                </wp:positionV>
                <wp:extent cx="1743710" cy="1073150"/>
                <wp:effectExtent l="0" t="0" r="27940" b="12700"/>
                <wp:wrapNone/>
                <wp:docPr id="17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43710" cy="10731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post-booster ATP N=52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Unavailable sample=7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Withdrew=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1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BCA4171" id="Rectangle 17" o:spid="_x0000_s1037" style="position:absolute;margin-left:219.5pt;margin-top:16.85pt;width:137.3pt;height:84.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post-booster ATP N=52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Unavailable sample=7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Withdrew=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10</w:t>
                      </w:r>
                    </w:p>
                  </w:txbxContent>
                </v:textbox>
              </v:rect>
            </w:pict>
          </mc:Fallback>
        </mc:AlternateContent>
      </w:r>
      <w:r w:rsidR="001D7F76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D969E1B" wp14:editId="663C3612">
                <wp:simplePos x="0" y="0"/>
                <wp:positionH relativeFrom="column">
                  <wp:posOffset>4784090</wp:posOffset>
                </wp:positionH>
                <wp:positionV relativeFrom="paragraph">
                  <wp:posOffset>237490</wp:posOffset>
                </wp:positionV>
                <wp:extent cx="1653540" cy="1017270"/>
                <wp:effectExtent l="0" t="0" r="22860" b="11430"/>
                <wp:wrapNone/>
                <wp:docPr id="18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53540" cy="1017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post-booster ATP N=103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Miss visit=3</w:t>
                            </w:r>
                          </w:p>
                          <w:p w:rsidR="00A03484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 Withdrawal=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 xml:space="preserve"> 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D969E1B" id="Rectangle 18" o:spid="_x0000_s1038" style="position:absolute;margin-left:376.7pt;margin-top:18.7pt;width:130.2pt;height:80.1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post-booster ATP N=103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Miss visit=3</w:t>
                      </w:r>
                    </w:p>
                    <w:p w:rsidR="00A03484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 Withdrawal=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 xml:space="preserve"> 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8</w:t>
                      </w:r>
                    </w:p>
                  </w:txbxContent>
                </v:textbox>
              </v:rect>
            </w:pict>
          </mc:Fallback>
        </mc:AlternateContent>
      </w:r>
      <w:r w:rsidR="00D50E62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74B4D90" wp14:editId="7EEB827F">
                <wp:simplePos x="0" y="0"/>
                <wp:positionH relativeFrom="column">
                  <wp:posOffset>733647</wp:posOffset>
                </wp:positionH>
                <wp:positionV relativeFrom="paragraph">
                  <wp:posOffset>195506</wp:posOffset>
                </wp:positionV>
                <wp:extent cx="1754372" cy="1070433"/>
                <wp:effectExtent l="0" t="0" r="17780" b="15875"/>
                <wp:wrapNone/>
                <wp:docPr id="16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54372" cy="1070433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post-booster ATP N=135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19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5</w:t>
                            </w:r>
                          </w:p>
                          <w:p w:rsidR="00A03484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 Withdrawal=2</w:t>
                            </w:r>
                          </w:p>
                          <w:p w:rsidR="00A03484" w:rsidRPr="00745E5F" w:rsidRDefault="00A03484" w:rsidP="00745E5F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 xml:space="preserve"> 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10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74B4D90" id="Rectangle 16" o:spid="_x0000_s1039" style="position:absolute;margin-left:57.75pt;margin-top:15.4pt;width:138.15pt;height:84.3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post-booster ATP N=135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19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5</w:t>
                      </w:r>
                    </w:p>
                    <w:p w:rsidR="00A03484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 Withdrawal=2</w:t>
                      </w:r>
                    </w:p>
                    <w:p w:rsidR="00A03484" w:rsidRPr="00745E5F" w:rsidRDefault="00A03484" w:rsidP="00745E5F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 xml:space="preserve"> 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10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D50E62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8547C86" wp14:editId="2C39D030">
                <wp:simplePos x="0" y="0"/>
                <wp:positionH relativeFrom="column">
                  <wp:posOffset>6687820</wp:posOffset>
                </wp:positionH>
                <wp:positionV relativeFrom="paragraph">
                  <wp:posOffset>295910</wp:posOffset>
                </wp:positionV>
                <wp:extent cx="1532255" cy="963930"/>
                <wp:effectExtent l="0" t="0" r="10795" b="26670"/>
                <wp:wrapNone/>
                <wp:docPr id="19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32255" cy="9639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post-booster ATP N=100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2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7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8547C86" id="Rectangle 19" o:spid="_x0000_s1040" style="position:absolute;margin-left:526.6pt;margin-top:23.3pt;width:120.65pt;height:75.9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post-booster ATP N=100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2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7</w:t>
                      </w:r>
                    </w:p>
                  </w:txbxContent>
                </v:textbox>
              </v:rect>
            </w:pict>
          </mc:Fallback>
        </mc:AlternateContent>
      </w:r>
      <w:r w:rsidR="006D7055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0193D867" wp14:editId="1FE190DB">
                <wp:simplePos x="0" y="0"/>
                <wp:positionH relativeFrom="column">
                  <wp:posOffset>7517219</wp:posOffset>
                </wp:positionH>
                <wp:positionV relativeFrom="paragraph">
                  <wp:posOffset>94261</wp:posOffset>
                </wp:positionV>
                <wp:extent cx="0" cy="202018"/>
                <wp:effectExtent l="95250" t="0" r="57150" b="6477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2018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08C33DC" id="Straight Arrow Connector 37" o:spid="_x0000_s1026" type="#_x0000_t32" style="position:absolute;margin-left:591.9pt;margin-top:7.4pt;width:0;height:15.9pt;z-index:251709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" strokecolor="black [3040]">
                <v:stroke endarrow="open"/>
              </v:shape>
            </w:pict>
          </mc:Fallback>
        </mc:AlternateContent>
      </w:r>
      <w:r w:rsidR="006D7055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3E51D9D4" wp14:editId="651E6B0C">
                <wp:simplePos x="0" y="0"/>
                <wp:positionH relativeFrom="column">
                  <wp:posOffset>5624623</wp:posOffset>
                </wp:positionH>
                <wp:positionV relativeFrom="paragraph">
                  <wp:posOffset>94261</wp:posOffset>
                </wp:positionV>
                <wp:extent cx="0" cy="148855"/>
                <wp:effectExtent l="95250" t="0" r="57150" b="60960"/>
                <wp:wrapNone/>
                <wp:docPr id="33" name="Straight Arrow Connector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88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57BFCE4" id="Straight Arrow Connector 33" o:spid="_x0000_s1026" type="#_x0000_t32" style="position:absolute;margin-left:442.9pt;margin-top:7.4pt;width:0;height:11.7pt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" strokecolor="black [3040]">
                <v:stroke endarrow="open"/>
              </v:shape>
            </w:pict>
          </mc:Fallback>
        </mc:AlternateContent>
      </w:r>
      <w:r w:rsidR="006D7055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505B089B" wp14:editId="4F65FBFF">
                <wp:simplePos x="0" y="0"/>
                <wp:positionH relativeFrom="column">
                  <wp:posOffset>3487479</wp:posOffset>
                </wp:positionH>
                <wp:positionV relativeFrom="paragraph">
                  <wp:posOffset>94261</wp:posOffset>
                </wp:positionV>
                <wp:extent cx="0" cy="148855"/>
                <wp:effectExtent l="95250" t="0" r="57150" b="60960"/>
                <wp:wrapNone/>
                <wp:docPr id="29" name="Straight Arrow Connector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88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9380E5F" id="Straight Arrow Connector 29" o:spid="_x0000_s1026" type="#_x0000_t32" style="position:absolute;margin-left:274.6pt;margin-top:7.4pt;width:0;height:11.7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" strokecolor="black [3040]">
                <v:stroke endarrow="open"/>
              </v:shape>
            </w:pict>
          </mc:Fallback>
        </mc:AlternateContent>
      </w:r>
      <w:r w:rsidR="006D7055"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79DCC0ED" wp14:editId="24E237F0">
                <wp:simplePos x="0" y="0"/>
                <wp:positionH relativeFrom="column">
                  <wp:posOffset>1446028</wp:posOffset>
                </wp:positionH>
                <wp:positionV relativeFrom="paragraph">
                  <wp:posOffset>92932</wp:posOffset>
                </wp:positionV>
                <wp:extent cx="0" cy="107654"/>
                <wp:effectExtent l="95250" t="0" r="57150" b="64135"/>
                <wp:wrapNone/>
                <wp:docPr id="21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07654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A5B9103" id="Straight Arrow Connector 21" o:spid="_x0000_s1026" type="#_x0000_t32" style="position:absolute;margin-left:113.85pt;margin-top:7.3pt;width:0;height:8.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" strokecolor="black [3040]">
                <v:stroke endarrow="open"/>
              </v:shape>
            </w:pict>
          </mc:Fallback>
        </mc:AlternateContent>
      </w: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CC3203" w:rsidRPr="00D261C5" w:rsidRDefault="00C45711">
      <w:pPr>
        <w:rPr>
          <w:rFonts w:ascii="Times New Roman" w:hAnsi="Times New Roman" w:cs="Times New Roman"/>
        </w:rPr>
      </w:pPr>
      <w:r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46B0A517" wp14:editId="01BA3E79">
                <wp:simplePos x="0" y="0"/>
                <wp:positionH relativeFrom="column">
                  <wp:posOffset>1445895</wp:posOffset>
                </wp:positionH>
                <wp:positionV relativeFrom="paragraph">
                  <wp:posOffset>35560</wp:posOffset>
                </wp:positionV>
                <wp:extent cx="0" cy="137795"/>
                <wp:effectExtent l="95250" t="0" r="57150" b="52705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7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693501" id="Straight Arrow Connector 22" o:spid="_x0000_s1026" type="#_x0000_t32" style="position:absolute;margin-left:113.85pt;margin-top:2.8pt;width:0;height:10.85pt;z-index:2516981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0680BB0C" wp14:editId="13947C2D">
                <wp:simplePos x="0" y="0"/>
                <wp:positionH relativeFrom="column">
                  <wp:posOffset>7517130</wp:posOffset>
                </wp:positionH>
                <wp:positionV relativeFrom="paragraph">
                  <wp:posOffset>35560</wp:posOffset>
                </wp:positionV>
                <wp:extent cx="0" cy="137160"/>
                <wp:effectExtent l="95250" t="0" r="57150" b="53340"/>
                <wp:wrapNone/>
                <wp:docPr id="38" name="Straight Arrow Connector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716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B47657" id="Straight Arrow Connector 38" o:spid="_x0000_s1026" type="#_x0000_t32" style="position:absolute;margin-left:591.9pt;margin-top:2.8pt;width:0;height:10.8pt;z-index:2517104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669EF834" wp14:editId="7BA4E171">
                <wp:simplePos x="0" y="0"/>
                <wp:positionH relativeFrom="column">
                  <wp:posOffset>5613400</wp:posOffset>
                </wp:positionH>
                <wp:positionV relativeFrom="paragraph">
                  <wp:posOffset>35560</wp:posOffset>
                </wp:positionV>
                <wp:extent cx="0" cy="137795"/>
                <wp:effectExtent l="95250" t="0" r="57150" b="52705"/>
                <wp:wrapNone/>
                <wp:docPr id="34" name="Straight Arrow Connector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7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EF97A68" id="Straight Arrow Connector 34" o:spid="_x0000_s1026" type="#_x0000_t32" style="position:absolute;margin-left:442pt;margin-top:2.8pt;width:0;height:10.85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36FA5387" wp14:editId="3C633909">
                <wp:simplePos x="0" y="0"/>
                <wp:positionH relativeFrom="column">
                  <wp:posOffset>3487420</wp:posOffset>
                </wp:positionH>
                <wp:positionV relativeFrom="paragraph">
                  <wp:posOffset>35560</wp:posOffset>
                </wp:positionV>
                <wp:extent cx="0" cy="141605"/>
                <wp:effectExtent l="95250" t="0" r="76200" b="48895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160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FEE531C" id="Straight Arrow Connector 30" o:spid="_x0000_s1026" type="#_x0000_t32" style="position:absolute;margin-left:274.6pt;margin-top:2.8pt;width:0;height:11.15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eastAsia="Times New Roman" w:hAnsi="Times New Roman" w:cs="Times New Roman"/>
          <w:noProof/>
          <w:sz w:val="24"/>
          <w:szCs w:val="24"/>
          <w:lang w:val="en-ZA" w:eastAsia="en-ZA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1727FF8" wp14:editId="00A437B9">
                <wp:simplePos x="0" y="0"/>
                <wp:positionH relativeFrom="column">
                  <wp:posOffset>711835</wp:posOffset>
                </wp:positionH>
                <wp:positionV relativeFrom="paragraph">
                  <wp:posOffset>168275</wp:posOffset>
                </wp:positionV>
                <wp:extent cx="7486650" cy="285750"/>
                <wp:effectExtent l="0" t="0" r="19050" b="19050"/>
                <wp:wrapNone/>
                <wp:docPr id="20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486650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CC473F" w:rsidRDefault="00A03484" w:rsidP="00CC3203">
                            <w:pPr>
                              <w:spacing w:after="0" w:line="240" w:lineRule="auto"/>
                              <w:jc w:val="center"/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vertAlign w:val="superscript"/>
                                <w:lang w:val="en-ZA"/>
                              </w:rPr>
                            </w:pP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24 months of age time-point: 2</w:t>
                            </w:r>
                            <w:r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>5.3</w:t>
                            </w:r>
                            <w:r w:rsidRPr="00CC473F">
                              <w:rPr>
                                <w:rFonts w:ascii="Arial Narrow" w:hAnsi="Arial Narrow" w:cs="Arial"/>
                                <w:b/>
                                <w:sz w:val="20"/>
                                <w:szCs w:val="20"/>
                                <w:lang w:val="en-ZA"/>
                              </w:rPr>
                              <w:t xml:space="preserve"> months of age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1727FF8" id="Rectangle 20" o:spid="_x0000_s1041" style="position:absolute;margin-left:56.05pt;margin-top:13.25pt;width:589.5pt;height:22.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">
                <v:textbox>
                  <w:txbxContent>
                    <w:p w:rsidR="00A03484" w:rsidRPr="00CC473F" w:rsidRDefault="00A03484" w:rsidP="00CC3203">
                      <w:pPr>
                        <w:spacing w:after="0" w:line="240" w:lineRule="auto"/>
                        <w:jc w:val="center"/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vertAlign w:val="superscript"/>
                          <w:lang w:val="en-ZA"/>
                        </w:rPr>
                      </w:pP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24 months of age time-point: 2</w:t>
                      </w:r>
                      <w:r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>5.3</w:t>
                      </w:r>
                      <w:r w:rsidRPr="00CC473F">
                        <w:rPr>
                          <w:rFonts w:ascii="Arial Narrow" w:hAnsi="Arial Narrow" w:cs="Arial"/>
                          <w:b/>
                          <w:sz w:val="20"/>
                          <w:szCs w:val="20"/>
                          <w:lang w:val="en-ZA"/>
                        </w:rPr>
                        <w:t xml:space="preserve"> months of age</w:t>
                      </w:r>
                    </w:p>
                  </w:txbxContent>
                </v:textbox>
              </v:rect>
            </w:pict>
          </mc:Fallback>
        </mc:AlternateContent>
      </w:r>
    </w:p>
    <w:p w:rsidR="00CC3203" w:rsidRPr="00D261C5" w:rsidRDefault="00C45711">
      <w:pPr>
        <w:rPr>
          <w:rFonts w:ascii="Times New Roman" w:hAnsi="Times New Roman" w:cs="Times New Roman"/>
        </w:rPr>
      </w:pP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3590A801" wp14:editId="098A0881">
                <wp:simplePos x="0" y="0"/>
                <wp:positionH relativeFrom="column">
                  <wp:posOffset>1445895</wp:posOffset>
                </wp:positionH>
                <wp:positionV relativeFrom="paragraph">
                  <wp:posOffset>140335</wp:posOffset>
                </wp:positionV>
                <wp:extent cx="0" cy="169545"/>
                <wp:effectExtent l="95250" t="0" r="57150" b="59055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6954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64E17A" id="Straight Arrow Connector 27" o:spid="_x0000_s1026" type="#_x0000_t32" style="position:absolute;margin-left:113.85pt;margin-top:11.05pt;width:0;height:13.35pt;z-index:2516992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35912DD8" wp14:editId="1D987F67">
                <wp:simplePos x="0" y="0"/>
                <wp:positionH relativeFrom="column">
                  <wp:posOffset>3487420</wp:posOffset>
                </wp:positionH>
                <wp:positionV relativeFrom="paragraph">
                  <wp:posOffset>140335</wp:posOffset>
                </wp:positionV>
                <wp:extent cx="0" cy="169545"/>
                <wp:effectExtent l="95250" t="0" r="57150" b="59055"/>
                <wp:wrapNone/>
                <wp:docPr id="31" name="Straight Arrow Connector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6954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145592" id="Straight Arrow Connector 31" o:spid="_x0000_s1026" type="#_x0000_t32" style="position:absolute;margin-left:274.6pt;margin-top:11.05pt;width:0;height:13.35pt;z-index:2517032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521652FE" wp14:editId="3D7AB383">
                <wp:simplePos x="0" y="0"/>
                <wp:positionH relativeFrom="column">
                  <wp:posOffset>5624195</wp:posOffset>
                </wp:positionH>
                <wp:positionV relativeFrom="paragraph">
                  <wp:posOffset>140335</wp:posOffset>
                </wp:positionV>
                <wp:extent cx="0" cy="169545"/>
                <wp:effectExtent l="95250" t="0" r="57150" b="59055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6954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20FB01" id="Straight Arrow Connector 35" o:spid="_x0000_s1026" type="#_x0000_t32" style="position:absolute;margin-left:442.85pt;margin-top:11.05pt;width:0;height:13.35pt;z-index:2517073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" strokecolor="black [3040]">
                <v:stroke endarrow="open"/>
              </v:shape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FF08712" wp14:editId="597AAB9C">
                <wp:simplePos x="0" y="0"/>
                <wp:positionH relativeFrom="column">
                  <wp:posOffset>7517130</wp:posOffset>
                </wp:positionH>
                <wp:positionV relativeFrom="paragraph">
                  <wp:posOffset>161290</wp:posOffset>
                </wp:positionV>
                <wp:extent cx="0" cy="148590"/>
                <wp:effectExtent l="95250" t="0" r="57150" b="60960"/>
                <wp:wrapNone/>
                <wp:docPr id="39" name="Straight Arrow Connector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859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5208C5" id="Straight Arrow Connector 39" o:spid="_x0000_s1026" type="#_x0000_t32" style="position:absolute;margin-left:591.9pt;margin-top:12.7pt;width:0;height:11.7pt;z-index:2517114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" strokecolor="black [3040]">
                <v:stroke endarrow="open"/>
              </v:shape>
            </w:pict>
          </mc:Fallback>
        </mc:AlternateContent>
      </w:r>
    </w:p>
    <w:p w:rsidR="00CC3203" w:rsidRPr="00D261C5" w:rsidRDefault="00C45711">
      <w:pPr>
        <w:rPr>
          <w:rFonts w:ascii="Times New Roman" w:hAnsi="Times New Roman" w:cs="Times New Roman"/>
        </w:rPr>
      </w:pP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66A0D6F2" wp14:editId="4362E678">
                <wp:simplePos x="0" y="0"/>
                <wp:positionH relativeFrom="column">
                  <wp:posOffset>711200</wp:posOffset>
                </wp:positionH>
                <wp:positionV relativeFrom="paragraph">
                  <wp:posOffset>6985</wp:posOffset>
                </wp:positionV>
                <wp:extent cx="1653540" cy="1333500"/>
                <wp:effectExtent l="0" t="0" r="22860" b="19050"/>
                <wp:wrapNone/>
                <wp:docPr id="23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53540" cy="1333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24 months of age ATP N=122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2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1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Loss to follow up=7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Withdrawal=3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Deceased=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6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  <w:lang w:val="en-ZA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6A0D6F2" id="Rectangle 23" o:spid="_x0000_s1042" style="position:absolute;margin-left:56pt;margin-top:.55pt;width:130.2pt;height:10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24 months of age ATP N=122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2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1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Loss to follow up=7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Withdrawal=3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Deceased=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6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Times New Roman"/>
                          <w:sz w:val="18"/>
                          <w:szCs w:val="18"/>
                          <w:lang w:val="en-ZA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4305A4B" wp14:editId="0E04BAC7">
                <wp:simplePos x="0" y="0"/>
                <wp:positionH relativeFrom="column">
                  <wp:posOffset>2783205</wp:posOffset>
                </wp:positionH>
                <wp:positionV relativeFrom="paragraph">
                  <wp:posOffset>24765</wp:posOffset>
                </wp:positionV>
                <wp:extent cx="1653540" cy="1169035"/>
                <wp:effectExtent l="0" t="0" r="22860" b="12065"/>
                <wp:wrapNone/>
                <wp:docPr id="24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53540" cy="11690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24 months of age ATP N=50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Unavailable sample=8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4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Loss to follow up=1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4305A4B" id="Rectangle 24" o:spid="_x0000_s1043" style="position:absolute;margin-left:219.15pt;margin-top:1.95pt;width:130.2pt;height:92.0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24 months of age ATP N=50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Unavailable sample=8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4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Loss to follow up=1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6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6BC9A9F4" wp14:editId="3289E97B">
                <wp:simplePos x="0" y="0"/>
                <wp:positionH relativeFrom="column">
                  <wp:posOffset>4783455</wp:posOffset>
                </wp:positionH>
                <wp:positionV relativeFrom="paragraph">
                  <wp:posOffset>24765</wp:posOffset>
                </wp:positionV>
                <wp:extent cx="1653540" cy="1169035"/>
                <wp:effectExtent l="0" t="0" r="22860" b="12065"/>
                <wp:wrapNone/>
                <wp:docPr id="25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53540" cy="11690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24 months of age ATP N=97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Unavailable sample=2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7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 Withdrawal=2</w:t>
                            </w:r>
                          </w:p>
                          <w:p w:rsidR="00A03484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Lost to follow up=3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  <w:lang w:val="en-ZA"/>
                              </w:rPr>
                            </w:pPr>
                            <w:r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 xml:space="preserve"> 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BC9A9F4" id="Rectangle 25" o:spid="_x0000_s1044" style="position:absolute;margin-left:376.65pt;margin-top:1.95pt;width:130.2pt;height:92.0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24 months of age ATP N=97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Unavailable sample=2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7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 Withdrawal=2</w:t>
                      </w:r>
                    </w:p>
                    <w:p w:rsidR="00A03484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Lost to follow up=3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Times New Roman"/>
                          <w:sz w:val="18"/>
                          <w:szCs w:val="18"/>
                          <w:lang w:val="en-ZA"/>
                        </w:rPr>
                      </w:pPr>
                      <w:r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 xml:space="preserve"> 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4</w:t>
                      </w:r>
                    </w:p>
                  </w:txbxContent>
                </v:textbox>
              </v:rect>
            </w:pict>
          </mc:Fallback>
        </mc:AlternateContent>
      </w:r>
      <w:r w:rsidRPr="00D261C5">
        <w:rPr>
          <w:rFonts w:ascii="Times New Roman" w:hAnsi="Times New Roman" w:cs="Times New Roman"/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3AC4CAE" wp14:editId="14069FAE">
                <wp:simplePos x="0" y="0"/>
                <wp:positionH relativeFrom="column">
                  <wp:posOffset>6688455</wp:posOffset>
                </wp:positionH>
                <wp:positionV relativeFrom="paragraph">
                  <wp:posOffset>24765</wp:posOffset>
                </wp:positionV>
                <wp:extent cx="1531620" cy="1169035"/>
                <wp:effectExtent l="0" t="0" r="11430" b="12065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31620" cy="11690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20"/>
                                <w:szCs w:val="20"/>
                                <w:lang w:val="en-ZA"/>
                              </w:rPr>
                              <w:t>Included in 24 months of age ATP N=97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Unavailable sample=2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Miss visit=8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Withdrawal=1 </w:t>
                            </w:r>
                          </w:p>
                          <w:p w:rsidR="00A03484" w:rsidRPr="00745E5F" w:rsidRDefault="00A03484" w:rsidP="00CC3203">
                            <w:pPr>
                              <w:spacing w:after="0" w:line="240" w:lineRule="auto"/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</w:pP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 </w:t>
                            </w:r>
                            <w:r w:rsidRPr="00745E5F">
                              <w:rPr>
                                <w:rFonts w:ascii="Arial Narrow" w:hAnsi="Arial Narrow" w:cs="Times New Roman"/>
                                <w:sz w:val="18"/>
                                <w:szCs w:val="18"/>
                              </w:rPr>
                              <w:t>Unable/unwilling to adhere to study protocol</w:t>
                            </w:r>
                            <w:r w:rsidRPr="00745E5F" w:rsidDel="00247955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 xml:space="preserve"> </w:t>
                            </w:r>
                            <w:r w:rsidRPr="00745E5F">
                              <w:rPr>
                                <w:rFonts w:ascii="Arial Narrow" w:hAnsi="Arial Narrow" w:cs="Arial"/>
                                <w:sz w:val="18"/>
                                <w:szCs w:val="18"/>
                                <w:lang w:val="en-ZA"/>
                              </w:rPr>
                              <w:t>=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3AC4CAE" id="Rectangle 26" o:spid="_x0000_s1045" style="position:absolute;margin-left:526.65pt;margin-top:1.95pt;width:120.6pt;height:92.0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">
                <v:textbox>
                  <w:txbxContent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20"/>
                          <w:szCs w:val="20"/>
                          <w:lang w:val="en-ZA"/>
                        </w:rPr>
                        <w:t>Included in 24 months of age ATP N=97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Unavailable sample=2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Miss visit=8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Withdrawal=1 </w:t>
                      </w:r>
                    </w:p>
                    <w:p w:rsidR="00A03484" w:rsidRPr="00745E5F" w:rsidRDefault="00A03484" w:rsidP="00CC3203">
                      <w:pPr>
                        <w:spacing w:after="0" w:line="240" w:lineRule="auto"/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</w:pP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 </w:t>
                      </w:r>
                      <w:r w:rsidRPr="00745E5F">
                        <w:rPr>
                          <w:rFonts w:ascii="Arial Narrow" w:hAnsi="Arial Narrow" w:cs="Times New Roman"/>
                          <w:sz w:val="18"/>
                          <w:szCs w:val="18"/>
                        </w:rPr>
                        <w:t>Unable/unwilling to adhere to study protocol</w:t>
                      </w:r>
                      <w:r w:rsidRPr="00745E5F" w:rsidDel="00247955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 xml:space="preserve"> </w:t>
                      </w:r>
                      <w:r w:rsidRPr="00745E5F">
                        <w:rPr>
                          <w:rFonts w:ascii="Arial Narrow" w:hAnsi="Arial Narrow" w:cs="Arial"/>
                          <w:sz w:val="18"/>
                          <w:szCs w:val="18"/>
                          <w:lang w:val="en-ZA"/>
                        </w:rPr>
                        <w:t>=2</w:t>
                      </w:r>
                    </w:p>
                  </w:txbxContent>
                </v:textbox>
              </v:rect>
            </w:pict>
          </mc:Fallback>
        </mc:AlternateContent>
      </w: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CC3203" w:rsidRPr="00D261C5" w:rsidRDefault="00CC3203">
      <w:pPr>
        <w:rPr>
          <w:rFonts w:ascii="Times New Roman" w:hAnsi="Times New Roman" w:cs="Times New Roman"/>
        </w:rPr>
      </w:pPr>
    </w:p>
    <w:p w:rsidR="001D7F76" w:rsidRPr="00D261C5" w:rsidRDefault="00D261C5" w:rsidP="00D261C5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ZA" w:eastAsia="en-GB"/>
        </w:rPr>
      </w:pPr>
      <w:r w:rsidRPr="00D261C5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Supplementary </w:t>
      </w:r>
      <w:r w:rsidR="001D7F76" w:rsidRPr="00D261C5">
        <w:rPr>
          <w:rFonts w:ascii="Times New Roman" w:eastAsia="Times New Roman" w:hAnsi="Times New Roman" w:cs="Times New Roman"/>
          <w:sz w:val="24"/>
          <w:szCs w:val="24"/>
        </w:rPr>
        <w:t>Figure 1.</w:t>
      </w:r>
      <w:r w:rsidR="001D7F76" w:rsidRPr="00D261C5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1D7F76" w:rsidRPr="00D261C5">
        <w:rPr>
          <w:rFonts w:ascii="Times New Roman" w:eastAsia="Times New Roman" w:hAnsi="Times New Roman" w:cs="Times New Roman"/>
          <w:sz w:val="24"/>
          <w:szCs w:val="24"/>
          <w:lang w:val="en-ZA" w:eastAsia="en-GB"/>
        </w:rPr>
        <w:t>Reasons for exclusion from analyses at the different study time-points.</w:t>
      </w:r>
    </w:p>
    <w:p w:rsidR="00CC3203" w:rsidRPr="00D261C5" w:rsidRDefault="00CC3203" w:rsidP="00D261C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vertAlign w:val="superscript"/>
          <w:lang w:val="en-ZA"/>
        </w:rPr>
      </w:pPr>
      <w:proofErr w:type="spellStart"/>
      <w:r w:rsidRPr="00D261C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a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>ART-Immed</w:t>
      </w:r>
      <w:proofErr w:type="spellEnd"/>
      <w:r w:rsidRPr="00D261C5">
        <w:rPr>
          <w:rFonts w:ascii="Times New Roman" w:eastAsia="Times New Roman" w:hAnsi="Times New Roman" w:cs="Times New Roman"/>
          <w:sz w:val="24"/>
          <w:szCs w:val="24"/>
        </w:rPr>
        <w:t>: HIV</w:t>
      </w:r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infected children with CD4+% ≥25% </w:t>
      </w:r>
      <w:r w:rsidR="00D60A08" w:rsidRPr="00D261C5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t enrolment 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who were initiated on </w:t>
      </w:r>
      <w:r w:rsidR="00D60A08" w:rsidRPr="00D261C5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ZA" w:eastAsia="en-ZA"/>
        </w:rPr>
        <w:t>antiretroviral therapy (ART)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at enrolment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proofErr w:type="spellStart"/>
      <w:r w:rsidR="00276AD8" w:rsidRPr="00D261C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ART</w:t>
      </w:r>
      <w:proofErr w:type="spellEnd"/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-Def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D60A08" w:rsidRPr="00D261C5">
        <w:rPr>
          <w:rFonts w:ascii="Times New Roman" w:eastAsia="Times New Roman" w:hAnsi="Times New Roman" w:cs="Times New Roman"/>
          <w:color w:val="231F20"/>
          <w:sz w:val="24"/>
          <w:szCs w:val="24"/>
        </w:rPr>
        <w:t>HIV-infected children with CD4+ ≥25% at enrolment randomized to deferred ART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proofErr w:type="spellStart"/>
      <w:r w:rsidR="00276AD8" w:rsidRPr="00D261C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c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>HEU</w:t>
      </w:r>
      <w:proofErr w:type="spellEnd"/>
      <w:r w:rsidR="00C06A55" w:rsidRPr="00D261C5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C06A55" w:rsidRPr="00D261C5">
        <w:rPr>
          <w:rFonts w:ascii="Times New Roman" w:eastAsia="Times New Roman" w:hAnsi="Times New Roman" w:cs="Times New Roman"/>
          <w:color w:val="231F20"/>
          <w:sz w:val="24"/>
          <w:szCs w:val="24"/>
        </w:rPr>
        <w:t>HIV-uninfected children born to HIV-infected mothers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proofErr w:type="spellStart"/>
      <w:r w:rsidR="00276AD8" w:rsidRPr="00D261C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d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>H</w:t>
      </w:r>
      <w:r w:rsidR="006D7055" w:rsidRPr="00D261C5">
        <w:rPr>
          <w:rFonts w:ascii="Times New Roman" w:eastAsia="Times New Roman" w:hAnsi="Times New Roman" w:cs="Times New Roman"/>
          <w:sz w:val="24"/>
          <w:szCs w:val="24"/>
        </w:rPr>
        <w:t>IV</w:t>
      </w:r>
      <w:proofErr w:type="spellEnd"/>
      <w:r w:rsidR="006D7055" w:rsidRPr="00D261C5">
        <w:rPr>
          <w:rFonts w:ascii="Times New Roman" w:eastAsia="Times New Roman" w:hAnsi="Times New Roman" w:cs="Times New Roman"/>
          <w:sz w:val="24"/>
          <w:szCs w:val="24"/>
        </w:rPr>
        <w:t>-unexposed</w:t>
      </w:r>
      <w:r w:rsidR="00C06A55" w:rsidRPr="00D261C5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C06A55" w:rsidRPr="00D261C5">
        <w:rPr>
          <w:rFonts w:ascii="Times New Roman" w:eastAsia="Times New Roman" w:hAnsi="Times New Roman" w:cs="Times New Roman"/>
          <w:color w:val="231F20"/>
          <w:sz w:val="24"/>
          <w:szCs w:val="24"/>
        </w:rPr>
        <w:t>HIV-uninfected children born to HIV-uninfected mothers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proofErr w:type="spellStart"/>
      <w:r w:rsidR="00276AD8" w:rsidRPr="00D261C5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e</w:t>
      </w:r>
      <w:r w:rsidR="00C06A55" w:rsidRPr="00D261C5">
        <w:rPr>
          <w:rFonts w:ascii="Times New Roman" w:eastAsia="Times New Roman" w:hAnsi="Times New Roman" w:cs="Times New Roman"/>
          <w:sz w:val="24"/>
          <w:szCs w:val="24"/>
        </w:rPr>
        <w:t>Pre</w:t>
      </w:r>
      <w:proofErr w:type="spellEnd"/>
      <w:r w:rsidR="00C06A55" w:rsidRPr="00D261C5">
        <w:rPr>
          <w:rFonts w:ascii="Times New Roman" w:eastAsia="Times New Roman" w:hAnsi="Times New Roman" w:cs="Times New Roman"/>
          <w:sz w:val="24"/>
          <w:szCs w:val="24"/>
        </w:rPr>
        <w:t>-b</w:t>
      </w:r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ooster: 15.5 months of age,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 all children received a booster dose of DTP a</w:t>
      </w:r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nd no booster dose of hepatitis-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>B vaccine was administered</w:t>
      </w:r>
      <w:r w:rsidR="00FD23CC" w:rsidRPr="00D261C5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3D3152" w:rsidRPr="00D261C5" w:rsidRDefault="00CC3203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Explanatory notes: </w:t>
      </w:r>
      <w:r w:rsidR="00C65BA0" w:rsidRPr="00D261C5">
        <w:rPr>
          <w:rFonts w:ascii="Times New Roman" w:eastAsia="Times New Roman" w:hAnsi="Times New Roman" w:cs="Times New Roman"/>
          <w:sz w:val="24"/>
          <w:szCs w:val="24"/>
        </w:rPr>
        <w:t xml:space="preserve">ATP: analysis time-point; 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 xml:space="preserve">Unavailable sample: sample unavailable for further testing; </w:t>
      </w:r>
      <w:r w:rsidR="00D60A08" w:rsidRPr="00D261C5">
        <w:rPr>
          <w:rFonts w:ascii="Times New Roman" w:eastAsia="Times New Roman" w:hAnsi="Times New Roman" w:cs="Times New Roman"/>
          <w:sz w:val="24"/>
          <w:szCs w:val="24"/>
        </w:rPr>
        <w:t>L</w:t>
      </w:r>
      <w:r w:rsidRPr="00D261C5">
        <w:rPr>
          <w:rFonts w:ascii="Times New Roman" w:eastAsia="Times New Roman" w:hAnsi="Times New Roman" w:cs="Times New Roman"/>
          <w:sz w:val="24"/>
          <w:szCs w:val="24"/>
        </w:rPr>
        <w:t>ost to follow-up: due to relocation or the children stopped the study without reason; Withdrew: parent or guardian withdrew informed consent; Missed visit: children missed a schedule visit;</w:t>
      </w:r>
      <w:r w:rsidRPr="00D261C5">
        <w:rPr>
          <w:rFonts w:ascii="Times New Roman" w:hAnsi="Times New Roman" w:cs="Times New Roman"/>
          <w:sz w:val="24"/>
          <w:szCs w:val="24"/>
        </w:rPr>
        <w:t xml:space="preserve"> Unable/unwillin</w:t>
      </w:r>
      <w:r w:rsidR="003D3152" w:rsidRPr="00D261C5">
        <w:rPr>
          <w:rFonts w:ascii="Times New Roman" w:hAnsi="Times New Roman" w:cs="Times New Roman"/>
          <w:sz w:val="24"/>
          <w:szCs w:val="24"/>
        </w:rPr>
        <w:t>g to adhere to study protocol.</w:t>
      </w:r>
    </w:p>
    <w:p w:rsidR="00CC3203" w:rsidRDefault="003D3152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61C5">
        <w:rPr>
          <w:rFonts w:ascii="Times New Roman" w:hAnsi="Times New Roman" w:cs="Times New Roman"/>
          <w:sz w:val="24"/>
          <w:szCs w:val="24"/>
        </w:rPr>
        <w:t>N</w:t>
      </w:r>
      <w:r w:rsidR="00CC3203" w:rsidRPr="00D261C5">
        <w:rPr>
          <w:rFonts w:ascii="Times New Roman" w:hAnsi="Times New Roman" w:cs="Times New Roman"/>
          <w:sz w:val="24"/>
          <w:szCs w:val="24"/>
        </w:rPr>
        <w:t>umber of participants who left the study (exclude</w:t>
      </w:r>
      <w:r w:rsidR="00D60A08" w:rsidRPr="00D261C5">
        <w:rPr>
          <w:rFonts w:ascii="Times New Roman" w:hAnsi="Times New Roman" w:cs="Times New Roman"/>
          <w:sz w:val="24"/>
          <w:szCs w:val="24"/>
        </w:rPr>
        <w:t>d, missed visit, lost to follow-</w:t>
      </w:r>
      <w:r w:rsidR="00CC3203" w:rsidRPr="00D261C5">
        <w:rPr>
          <w:rFonts w:ascii="Times New Roman" w:hAnsi="Times New Roman" w:cs="Times New Roman"/>
          <w:sz w:val="24"/>
          <w:szCs w:val="24"/>
        </w:rPr>
        <w:t xml:space="preserve">up, </w:t>
      </w:r>
      <w:r w:rsidR="00D60A08" w:rsidRPr="00D261C5">
        <w:rPr>
          <w:rFonts w:ascii="Times New Roman" w:hAnsi="Times New Roman" w:cs="Times New Roman"/>
          <w:sz w:val="24"/>
          <w:szCs w:val="24"/>
        </w:rPr>
        <w:t>w</w:t>
      </w:r>
      <w:r w:rsidR="00CC3203" w:rsidRPr="00D261C5">
        <w:rPr>
          <w:rFonts w:ascii="Times New Roman" w:hAnsi="Times New Roman" w:cs="Times New Roman"/>
          <w:sz w:val="24"/>
          <w:szCs w:val="24"/>
        </w:rPr>
        <w:t xml:space="preserve">ithdrawals, </w:t>
      </w:r>
      <w:r w:rsidR="00D60A08" w:rsidRPr="00D261C5">
        <w:rPr>
          <w:rFonts w:ascii="Times New Roman" w:hAnsi="Times New Roman" w:cs="Times New Roman"/>
          <w:sz w:val="24"/>
          <w:szCs w:val="24"/>
        </w:rPr>
        <w:t>d</w:t>
      </w:r>
      <w:r w:rsidR="00CC3203" w:rsidRPr="00D261C5">
        <w:rPr>
          <w:rFonts w:ascii="Times New Roman" w:hAnsi="Times New Roman" w:cs="Times New Roman"/>
          <w:sz w:val="24"/>
          <w:szCs w:val="24"/>
        </w:rPr>
        <w:t>eceased) are represented as cumulative pre- and post-vaccination.</w:t>
      </w: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spacing w:after="0" w:line="480" w:lineRule="auto"/>
        <w:ind w:left="720"/>
        <w:contextualSpacing/>
        <w:rPr>
          <w:rFonts w:ascii="Times New Roman" w:hAnsi="Times New Roman" w:cs="Times New Roman"/>
          <w:sz w:val="24"/>
          <w:szCs w:val="24"/>
        </w:rPr>
        <w:sectPr w:rsidR="00D261C5" w:rsidSect="00CC320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A03484" w:rsidRDefault="00A03484" w:rsidP="00D261C5">
      <w:pPr>
        <w:spacing w:after="0" w:line="480" w:lineRule="auto"/>
        <w:ind w:left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</w:t>
      </w:r>
      <w:r w:rsidR="001E25E6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mentary Table 1: </w:t>
      </w:r>
      <w:r w:rsidR="001E25E6">
        <w:rPr>
          <w:rFonts w:ascii="Times New Roman" w:hAnsi="Times New Roman" w:cs="Times New Roman"/>
          <w:sz w:val="24"/>
          <w:szCs w:val="24"/>
        </w:rPr>
        <w:t>Comparison of children included in analysis versus those not included in analysis.</w:t>
      </w:r>
    </w:p>
    <w:tbl>
      <w:tblPr>
        <w:tblW w:w="4932" w:type="pct"/>
        <w:tblInd w:w="198" w:type="dxa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944"/>
        <w:gridCol w:w="1088"/>
        <w:gridCol w:w="1088"/>
        <w:gridCol w:w="1390"/>
        <w:gridCol w:w="1198"/>
        <w:gridCol w:w="965"/>
        <w:gridCol w:w="773"/>
      </w:tblGrid>
      <w:tr w:rsidR="002B1953" w:rsidRPr="001E25E6" w:rsidTr="001E25E6">
        <w:trPr>
          <w:trHeight w:val="360"/>
        </w:trPr>
        <w:tc>
          <w:tcPr>
            <w:tcW w:w="155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1152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1E25E6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All </w:t>
            </w:r>
            <w:r w:rsidR="001E25E6"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children</w:t>
            </w:r>
            <w:r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 included</w:t>
            </w:r>
          </w:p>
        </w:tc>
        <w:tc>
          <w:tcPr>
            <w:tcW w:w="1370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1E25E6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Children</w:t>
            </w:r>
            <w:r w:rsidR="002B1953"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 xml:space="preserve"> excluded from the current analysis</w:t>
            </w:r>
          </w:p>
        </w:tc>
        <w:tc>
          <w:tcPr>
            <w:tcW w:w="920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Number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465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29 </w:t>
            </w:r>
          </w:p>
        </w:tc>
        <w:tc>
          <w:tcPr>
            <w:tcW w:w="92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Male, n (%)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218 (47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9 (65)</w:t>
            </w:r>
          </w:p>
        </w:tc>
        <w:tc>
          <w:tcPr>
            <w:tcW w:w="92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0.051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Black race, n (%)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420 (90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29 (100)</w:t>
            </w:r>
          </w:p>
        </w:tc>
        <w:tc>
          <w:tcPr>
            <w:tcW w:w="920" w:type="pct"/>
            <w:gridSpan w:val="2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0.079</w:t>
            </w:r>
          </w:p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proofErr w:type="spellStart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Coloured</w:t>
            </w:r>
            <w:proofErr w:type="spellEnd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race, n (%)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45 (10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0 (0)</w:t>
            </w:r>
          </w:p>
        </w:tc>
        <w:tc>
          <w:tcPr>
            <w:tcW w:w="920" w:type="pct"/>
            <w:gridSpan w:val="2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Soweto study center, n (%)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312 (67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25 (86)</w:t>
            </w:r>
          </w:p>
        </w:tc>
        <w:tc>
          <w:tcPr>
            <w:tcW w:w="920" w:type="pct"/>
            <w:gridSpan w:val="2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0.032</w:t>
            </w:r>
          </w:p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Stellenbosch study center, n (%)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53 (33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4 (14)</w:t>
            </w:r>
          </w:p>
        </w:tc>
        <w:tc>
          <w:tcPr>
            <w:tcW w:w="920" w:type="pct"/>
            <w:gridSpan w:val="2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Mean time in months between last dose in primary series and  booster dose (±SD)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2.0 (0.6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12.9 (2.1)</w:t>
            </w:r>
          </w:p>
        </w:tc>
        <w:tc>
          <w:tcPr>
            <w:tcW w:w="920" w:type="pct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&lt;0.001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Mean age in months (±SD)</w:t>
            </w:r>
          </w:p>
        </w:tc>
        <w:tc>
          <w:tcPr>
            <w:tcW w:w="1152" w:type="pct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5.5 (0.5)</w:t>
            </w:r>
          </w:p>
        </w:tc>
        <w:tc>
          <w:tcPr>
            <w:tcW w:w="1370" w:type="pct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5.3 (0.4)</w:t>
            </w:r>
          </w:p>
        </w:tc>
        <w:tc>
          <w:tcPr>
            <w:tcW w:w="920" w:type="pct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0.148 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Pre-</w:t>
            </w:r>
            <w:proofErr w:type="spellStart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booster</w:t>
            </w:r>
            <w:r w:rsidRPr="001E25E6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92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Post-</w:t>
            </w:r>
            <w:proofErr w:type="spellStart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booster</w:t>
            </w:r>
            <w:r w:rsidRPr="001E25E6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5.9 (0.5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5.8 (0.5)</w:t>
            </w:r>
          </w:p>
        </w:tc>
        <w:tc>
          <w:tcPr>
            <w:tcW w:w="92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0.454 </w:t>
            </w:r>
          </w:p>
        </w:tc>
      </w:tr>
      <w:tr w:rsidR="002B1953" w:rsidRPr="001E25E6" w:rsidTr="001E25E6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24 months of age</w:t>
            </w:r>
          </w:p>
        </w:tc>
        <w:tc>
          <w:tcPr>
            <w:tcW w:w="1152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25.3 (0.6)</w:t>
            </w:r>
          </w:p>
        </w:tc>
        <w:tc>
          <w:tcPr>
            <w:tcW w:w="137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25.4 (0.6)</w:t>
            </w:r>
          </w:p>
        </w:tc>
        <w:tc>
          <w:tcPr>
            <w:tcW w:w="920" w:type="pct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0.388</w:t>
            </w:r>
          </w:p>
        </w:tc>
      </w:tr>
      <w:tr w:rsidR="001E25E6" w:rsidRPr="001E25E6" w:rsidTr="002B1953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ART-</w:t>
            </w:r>
            <w:proofErr w:type="spellStart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Immed</w:t>
            </w:r>
            <w:proofErr w:type="spellEnd"/>
            <w:r w:rsidR="001E25E6">
              <w:rPr>
                <w:rFonts w:ascii="Times New Roman" w:eastAsia="Calibri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ART-Def</w:t>
            </w:r>
          </w:p>
        </w:tc>
        <w:tc>
          <w:tcPr>
            <w:tcW w:w="73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ART-</w:t>
            </w:r>
            <w:proofErr w:type="spellStart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Immed</w:t>
            </w:r>
            <w:proofErr w:type="spellEnd"/>
            <w:r w:rsidR="001E25E6">
              <w:rPr>
                <w:rFonts w:ascii="Times New Roman" w:eastAsia="Calibri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6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ART-Def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p-</w:t>
            </w:r>
            <w:proofErr w:type="spellStart"/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value</w:t>
            </w:r>
            <w:r w:rsidRPr="001E25E6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40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p-value</w:t>
            </w:r>
            <w:r w:rsidRPr="001E25E6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d</w:t>
            </w:r>
          </w:p>
        </w:tc>
      </w:tr>
      <w:tr w:rsidR="001E25E6" w:rsidRPr="001E25E6" w:rsidTr="002B1953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Total initiated ART between first and last dose of primary series n/N (%)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46/146 (100)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9/61 (15)</w:t>
            </w:r>
          </w:p>
        </w:tc>
        <w:tc>
          <w:tcPr>
            <w:tcW w:w="73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25/25 (100) </w:t>
            </w:r>
          </w:p>
        </w:tc>
        <w:tc>
          <w:tcPr>
            <w:tcW w:w="6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2/8 (25)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1E25E6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  <w:proofErr w:type="spellStart"/>
            <w:r w:rsidR="006460B1"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NE</w:t>
            </w:r>
            <w:r w:rsidR="006460B1" w:rsidRPr="001E25E6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40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0.539</w:t>
            </w:r>
          </w:p>
        </w:tc>
      </w:tr>
      <w:tr w:rsidR="001E25E6" w:rsidRPr="001E25E6" w:rsidTr="002B1953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Total on ART between last dose of primary series and booster dose n/N (%)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146/146 (100)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52/61 (85)</w:t>
            </w:r>
          </w:p>
        </w:tc>
        <w:tc>
          <w:tcPr>
            <w:tcW w:w="73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25/25 (100)</w:t>
            </w:r>
          </w:p>
        </w:tc>
        <w:tc>
          <w:tcPr>
            <w:tcW w:w="6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7/8 (88)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6460B1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NE</w:t>
            </w:r>
            <w:r w:rsidR="002B1953"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40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0.962</w:t>
            </w:r>
          </w:p>
        </w:tc>
      </w:tr>
      <w:tr w:rsidR="001E25E6" w:rsidRPr="001E25E6" w:rsidTr="002B1953">
        <w:trPr>
          <w:trHeight w:val="360"/>
        </w:trPr>
        <w:tc>
          <w:tcPr>
            <w:tcW w:w="1558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Time to ART initiation relative to dose 1 of primary series, median months (range)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ND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4 (3 to 8) n=59</w:t>
            </w:r>
          </w:p>
        </w:tc>
        <w:tc>
          <w:tcPr>
            <w:tcW w:w="73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ND</w:t>
            </w:r>
          </w:p>
        </w:tc>
        <w:tc>
          <w:tcPr>
            <w:tcW w:w="6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3 (2 to 4) n=7</w:t>
            </w:r>
          </w:p>
        </w:tc>
        <w:tc>
          <w:tcPr>
            <w:tcW w:w="51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</w:rPr>
              <w:t> ND</w:t>
            </w:r>
          </w:p>
        </w:tc>
        <w:tc>
          <w:tcPr>
            <w:tcW w:w="40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</w:tcPr>
          <w:p w:rsidR="002B1953" w:rsidRPr="001E25E6" w:rsidRDefault="002B1953" w:rsidP="002B1953">
            <w:pPr>
              <w:spacing w:after="160" w:line="259" w:lineRule="auto"/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</w:pPr>
            <w:r w:rsidRPr="001E25E6">
              <w:rPr>
                <w:rFonts w:ascii="Times New Roman" w:eastAsia="Calibri" w:hAnsi="Times New Roman" w:cs="Times New Roman"/>
                <w:sz w:val="20"/>
                <w:szCs w:val="20"/>
                <w:lang w:val="en-ZA"/>
              </w:rPr>
              <w:t>0.183</w:t>
            </w:r>
          </w:p>
        </w:tc>
      </w:tr>
    </w:tbl>
    <w:p w:rsidR="002B1953" w:rsidRDefault="006C3366" w:rsidP="001E25E6">
      <w:pPr>
        <w:spacing w:after="0"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E25E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a</w:t>
      </w:r>
      <w:r w:rsidRPr="00A81DC2">
        <w:rPr>
          <w:rFonts w:ascii="Times New Roman" w:eastAsia="Times New Roman" w:hAnsi="Times New Roman" w:cs="Times New Roman"/>
          <w:sz w:val="24"/>
          <w:szCs w:val="24"/>
        </w:rPr>
        <w:t>Blood</w:t>
      </w:r>
      <w:proofErr w:type="spellEnd"/>
      <w:r w:rsidRPr="00A81DC2">
        <w:rPr>
          <w:rFonts w:ascii="Times New Roman" w:eastAsia="Times New Roman" w:hAnsi="Times New Roman" w:cs="Times New Roman"/>
          <w:sz w:val="24"/>
          <w:szCs w:val="24"/>
        </w:rPr>
        <w:t xml:space="preserve"> draw was undertaken just prior to and on the same day of DTP booster vaccinati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r w:rsidRPr="00A81DC2">
        <w:rPr>
          <w:rFonts w:ascii="Times New Roman" w:eastAsia="Times New Roman" w:hAnsi="Times New Roman" w:cs="Times New Roman"/>
          <w:sz w:val="24"/>
          <w:szCs w:val="24"/>
        </w:rPr>
        <w:t>Children</w:t>
      </w:r>
      <w:proofErr w:type="spellEnd"/>
      <w:r w:rsidRPr="00A81DC2">
        <w:rPr>
          <w:rFonts w:ascii="Times New Roman" w:eastAsia="Times New Roman" w:hAnsi="Times New Roman" w:cs="Times New Roman"/>
          <w:sz w:val="24"/>
          <w:szCs w:val="24"/>
        </w:rPr>
        <w:t xml:space="preserve"> who received booster dose within protocol-defined </w:t>
      </w:r>
      <w:r w:rsidRPr="004D16B3">
        <w:rPr>
          <w:rFonts w:ascii="Times New Roman" w:eastAsia="Times New Roman" w:hAnsi="Times New Roman" w:cs="Times New Roman"/>
          <w:sz w:val="24"/>
          <w:szCs w:val="24"/>
        </w:rPr>
        <w:t>window periods and available immunogenicity data within 1-2 weeks after booster</w:t>
      </w:r>
      <w:r w:rsidR="006460B1">
        <w:rPr>
          <w:rFonts w:ascii="Times New Roman" w:eastAsia="Times New Roman" w:hAnsi="Times New Roman" w:cs="Times New Roman"/>
          <w:sz w:val="24"/>
          <w:szCs w:val="24"/>
        </w:rPr>
        <w:t>;</w:t>
      </w:r>
      <w:r w:rsidRPr="00A81DC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460B1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c</w:t>
      </w:r>
      <w:r w:rsidRPr="00A81DC2">
        <w:rPr>
          <w:rFonts w:ascii="Times New Roman" w:hAnsi="Times New Roman" w:cs="Times New Roman"/>
          <w:color w:val="000000"/>
          <w:sz w:val="24"/>
          <w:szCs w:val="24"/>
        </w:rPr>
        <w:t>p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-</w:t>
      </w:r>
      <w:proofErr w:type="gramStart"/>
      <w:r w:rsidRPr="004D16B3">
        <w:rPr>
          <w:rFonts w:ascii="Times New Roman" w:hAnsi="Times New Roman" w:cs="Times New Roman"/>
          <w:color w:val="000000"/>
          <w:sz w:val="24"/>
          <w:szCs w:val="24"/>
        </w:rPr>
        <w:t>value</w:t>
      </w:r>
      <w:r w:rsidR="001E25E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25E6">
        <w:rPr>
          <w:rFonts w:ascii="Times New Roman" w:hAnsi="Times New Roman" w:cs="Times New Roman"/>
          <w:color w:val="000000"/>
          <w:sz w:val="24"/>
          <w:szCs w:val="24"/>
        </w:rPr>
        <w:t>ART</w:t>
      </w:r>
      <w:proofErr w:type="gramEnd"/>
      <w:r w:rsidR="001E25E6">
        <w:rPr>
          <w:rFonts w:ascii="Times New Roman" w:hAnsi="Times New Roman" w:cs="Times New Roman"/>
          <w:color w:val="000000"/>
          <w:sz w:val="24"/>
          <w:szCs w:val="24"/>
        </w:rPr>
        <w:t>-</w:t>
      </w:r>
      <w:proofErr w:type="spellStart"/>
      <w:r w:rsidR="001E25E6">
        <w:rPr>
          <w:rFonts w:ascii="Times New Roman" w:hAnsi="Times New Roman" w:cs="Times New Roman"/>
          <w:color w:val="000000"/>
          <w:sz w:val="24"/>
          <w:szCs w:val="24"/>
        </w:rPr>
        <w:t>Immed</w:t>
      </w:r>
      <w:proofErr w:type="spellEnd"/>
      <w:r w:rsidR="001E25E6">
        <w:rPr>
          <w:rFonts w:ascii="Times New Roman" w:hAnsi="Times New Roman" w:cs="Times New Roman"/>
          <w:color w:val="000000"/>
          <w:sz w:val="24"/>
          <w:szCs w:val="24"/>
        </w:rPr>
        <w:t>. all children included compared to ART-</w:t>
      </w:r>
      <w:proofErr w:type="spellStart"/>
      <w:r w:rsidR="001E25E6">
        <w:rPr>
          <w:rFonts w:ascii="Times New Roman" w:hAnsi="Times New Roman" w:cs="Times New Roman"/>
          <w:color w:val="000000"/>
          <w:sz w:val="24"/>
          <w:szCs w:val="24"/>
        </w:rPr>
        <w:t>Immed</w:t>
      </w:r>
      <w:proofErr w:type="spellEnd"/>
      <w:r w:rsidR="001E25E6">
        <w:rPr>
          <w:rFonts w:ascii="Times New Roman" w:hAnsi="Times New Roman" w:cs="Times New Roman"/>
          <w:color w:val="000000"/>
          <w:sz w:val="24"/>
          <w:szCs w:val="24"/>
        </w:rPr>
        <w:t>. children</w:t>
      </w:r>
      <w:r w:rsidR="001E25E6" w:rsidRPr="00C77A48">
        <w:rPr>
          <w:rFonts w:ascii="Times New Roman" w:eastAsia="Calibri" w:hAnsi="Times New Roman" w:cs="Times New Roman"/>
          <w:bCs/>
          <w:sz w:val="24"/>
          <w:szCs w:val="24"/>
        </w:rPr>
        <w:t xml:space="preserve"> excluded from the current analysi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; </w:t>
      </w:r>
      <w:proofErr w:type="spellStart"/>
      <w:r w:rsidR="006460B1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d</w:t>
      </w:r>
      <w:r w:rsidRPr="00A81DC2">
        <w:rPr>
          <w:rFonts w:ascii="Times New Roman" w:hAnsi="Times New Roman" w:cs="Times New Roman"/>
          <w:color w:val="000000"/>
          <w:sz w:val="24"/>
          <w:szCs w:val="24"/>
        </w:rPr>
        <w:t>p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Pr="004D16B3">
        <w:rPr>
          <w:rFonts w:ascii="Times New Roman" w:hAnsi="Times New Roman" w:cs="Times New Roman"/>
          <w:color w:val="000000"/>
          <w:sz w:val="24"/>
          <w:szCs w:val="24"/>
        </w:rPr>
        <w:t>valu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RT-Def </w:t>
      </w:r>
      <w:r w:rsidR="006460B1">
        <w:rPr>
          <w:rFonts w:ascii="Times New Roman" w:hAnsi="Times New Roman" w:cs="Times New Roman"/>
          <w:color w:val="000000"/>
          <w:sz w:val="24"/>
          <w:szCs w:val="24"/>
        </w:rPr>
        <w:t xml:space="preserve">all infants included compared to ART-Def </w:t>
      </w:r>
      <w:r w:rsidR="006460B1" w:rsidRPr="001E25E6">
        <w:rPr>
          <w:rFonts w:ascii="Times New Roman" w:eastAsia="Calibri" w:hAnsi="Times New Roman" w:cs="Times New Roman"/>
          <w:bCs/>
          <w:sz w:val="24"/>
          <w:szCs w:val="24"/>
        </w:rPr>
        <w:t>Infants excluded from the current analysis;</w:t>
      </w:r>
      <w:r w:rsidR="006460B1">
        <w:rPr>
          <w:rFonts w:ascii="Calibri" w:eastAsia="Calibri" w:hAnsi="Calibri" w:cs="Times New Roman"/>
          <w:b/>
          <w:bCs/>
        </w:rPr>
        <w:t xml:space="preserve"> </w:t>
      </w:r>
      <w:proofErr w:type="spellStart"/>
      <w:r w:rsidR="006460B1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e</w:t>
      </w:r>
      <w:r w:rsidR="006460B1"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NE</w:t>
      </w:r>
      <w:proofErr w:type="spellEnd"/>
      <w:r w:rsidR="006460B1"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: not evaluable</w:t>
      </w:r>
      <w:r w:rsidR="006460B1">
        <w:rPr>
          <w:rFonts w:ascii="Times New Roman" w:eastAsia="Times New Roman" w:hAnsi="Times New Roman" w:cs="Times New Roman"/>
          <w:color w:val="231F20"/>
          <w:sz w:val="24"/>
          <w:szCs w:val="24"/>
        </w:rPr>
        <w:t>;</w:t>
      </w:r>
      <w:r w:rsidR="006460B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="006460B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f</w:t>
      </w:r>
      <w:r w:rsidR="006460B1" w:rsidRPr="004D16B3">
        <w:rPr>
          <w:rFonts w:ascii="Times New Roman" w:eastAsia="Times New Roman" w:hAnsi="Times New Roman" w:cs="Times New Roman"/>
          <w:sz w:val="24"/>
          <w:szCs w:val="24"/>
        </w:rPr>
        <w:t>ND</w:t>
      </w:r>
      <w:proofErr w:type="spellEnd"/>
      <w:r w:rsidR="006460B1" w:rsidRPr="004D16B3">
        <w:rPr>
          <w:rFonts w:ascii="Times New Roman" w:eastAsia="Times New Roman" w:hAnsi="Times New Roman" w:cs="Times New Roman"/>
          <w:sz w:val="24"/>
          <w:szCs w:val="24"/>
        </w:rPr>
        <w:t>: not done</w:t>
      </w:r>
      <w:r w:rsidR="006460B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CC5873" w:rsidRDefault="00CC5873" w:rsidP="00D261C5">
      <w:pPr>
        <w:spacing w:after="0" w:line="480" w:lineRule="auto"/>
        <w:ind w:left="720"/>
        <w:contextualSpacing/>
        <w:rPr>
          <w:rFonts w:ascii="Times New Roman" w:hAnsi="Times New Roman" w:cs="Times New Roman"/>
          <w:sz w:val="24"/>
          <w:szCs w:val="24"/>
        </w:rPr>
      </w:pPr>
    </w:p>
    <w:p w:rsidR="00D261C5" w:rsidRPr="00AC2AC2" w:rsidRDefault="00D261C5" w:rsidP="00D261C5">
      <w:pPr>
        <w:spacing w:after="0" w:line="480" w:lineRule="auto"/>
        <w:ind w:left="720"/>
        <w:contextualSpacing/>
        <w:rPr>
          <w:rFonts w:ascii="Times New Roman" w:hAnsi="Times New Roman" w:cs="Times New Roman"/>
          <w:sz w:val="24"/>
          <w:szCs w:val="24"/>
        </w:rPr>
      </w:pPr>
      <w:r w:rsidRPr="00AC2AC2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6460B1">
        <w:rPr>
          <w:rFonts w:ascii="Times New Roman" w:hAnsi="Times New Roman" w:cs="Times New Roman"/>
          <w:sz w:val="24"/>
          <w:szCs w:val="24"/>
        </w:rPr>
        <w:t>2</w:t>
      </w:r>
      <w:r w:rsidRPr="00AC2AC2">
        <w:rPr>
          <w:rFonts w:ascii="Times New Roman" w:hAnsi="Times New Roman" w:cs="Times New Roman"/>
          <w:sz w:val="24"/>
          <w:szCs w:val="24"/>
        </w:rPr>
        <w:t xml:space="preserve">. Geometric mean concentrations and proportion of children </w:t>
      </w:r>
      <w:r w:rsidR="00C45711">
        <w:rPr>
          <w:rFonts w:ascii="Times New Roman" w:hAnsi="Times New Roman" w:cs="Times New Roman"/>
          <w:sz w:val="24"/>
          <w:szCs w:val="24"/>
        </w:rPr>
        <w:t>in the two ART</w:t>
      </w:r>
      <w:r w:rsidR="00C45711" w:rsidRPr="00C45711">
        <w:t xml:space="preserve"> </w:t>
      </w:r>
      <w:proofErr w:type="spellStart"/>
      <w:r w:rsidR="00C45711" w:rsidRPr="00C45711">
        <w:rPr>
          <w:rFonts w:ascii="Times New Roman" w:hAnsi="Times New Roman" w:cs="Times New Roman"/>
          <w:sz w:val="24"/>
          <w:szCs w:val="24"/>
        </w:rPr>
        <w:t>Immed</w:t>
      </w:r>
      <w:proofErr w:type="spellEnd"/>
      <w:r w:rsidR="00C45711" w:rsidRPr="00C45711">
        <w:rPr>
          <w:rFonts w:ascii="Times New Roman" w:hAnsi="Times New Roman" w:cs="Times New Roman"/>
          <w:sz w:val="24"/>
          <w:szCs w:val="24"/>
        </w:rPr>
        <w:t xml:space="preserve"> group</w:t>
      </w:r>
      <w:r w:rsidR="00C45711">
        <w:rPr>
          <w:rFonts w:ascii="Times New Roman" w:hAnsi="Times New Roman" w:cs="Times New Roman"/>
          <w:sz w:val="24"/>
          <w:szCs w:val="24"/>
        </w:rPr>
        <w:t>s</w:t>
      </w:r>
      <w:r w:rsidR="00C45711" w:rsidRPr="00C45711">
        <w:rPr>
          <w:rFonts w:ascii="Times New Roman" w:hAnsi="Times New Roman" w:cs="Times New Roman"/>
          <w:sz w:val="24"/>
          <w:szCs w:val="24"/>
        </w:rPr>
        <w:t xml:space="preserve"> </w:t>
      </w:r>
      <w:r w:rsidRPr="00AC2AC2">
        <w:rPr>
          <w:rFonts w:ascii="Times New Roman" w:hAnsi="Times New Roman" w:cs="Times New Roman"/>
          <w:sz w:val="24"/>
          <w:szCs w:val="24"/>
        </w:rPr>
        <w:t xml:space="preserve">with </w:t>
      </w:r>
      <w:proofErr w:type="spellStart"/>
      <w:r w:rsidRPr="00AC2AC2">
        <w:rPr>
          <w:rFonts w:ascii="Times New Roman" w:hAnsi="Times New Roman" w:cs="Times New Roman"/>
          <w:sz w:val="24"/>
          <w:szCs w:val="24"/>
        </w:rPr>
        <w:t>sero</w:t>
      </w:r>
      <w:proofErr w:type="spellEnd"/>
      <w:r w:rsidRPr="00AC2AC2">
        <w:rPr>
          <w:rFonts w:ascii="Times New Roman" w:hAnsi="Times New Roman" w:cs="Times New Roman"/>
          <w:sz w:val="24"/>
          <w:szCs w:val="24"/>
        </w:rPr>
        <w:t xml:space="preserve">-protective antibody titers and </w:t>
      </w:r>
      <w:proofErr w:type="spellStart"/>
      <w:r w:rsidRPr="00AC2AC2">
        <w:rPr>
          <w:rFonts w:ascii="Times New Roman" w:hAnsi="Times New Roman" w:cs="Times New Roman"/>
          <w:sz w:val="24"/>
          <w:szCs w:val="24"/>
        </w:rPr>
        <w:t>sero</w:t>
      </w:r>
      <w:proofErr w:type="spellEnd"/>
      <w:r w:rsidRPr="00AC2AC2">
        <w:rPr>
          <w:rFonts w:ascii="Times New Roman" w:hAnsi="Times New Roman" w:cs="Times New Roman"/>
          <w:sz w:val="24"/>
          <w:szCs w:val="24"/>
        </w:rPr>
        <w:t xml:space="preserve">-conversion rates at pre-booster, post-booster and at 2 years of age </w:t>
      </w:r>
    </w:p>
    <w:tbl>
      <w:tblPr>
        <w:tblStyle w:val="TableGrid"/>
        <w:tblW w:w="4418" w:type="pct"/>
        <w:tblInd w:w="738" w:type="dxa"/>
        <w:tblLayout w:type="fixed"/>
        <w:tblLook w:val="04A0" w:firstRow="1" w:lastRow="0" w:firstColumn="1" w:lastColumn="0" w:noHBand="0" w:noVBand="1"/>
      </w:tblPr>
      <w:tblGrid>
        <w:gridCol w:w="1004"/>
        <w:gridCol w:w="1169"/>
        <w:gridCol w:w="1526"/>
        <w:gridCol w:w="1885"/>
        <w:gridCol w:w="1709"/>
        <w:gridCol w:w="1168"/>
      </w:tblGrid>
      <w:tr w:rsidR="00D261C5" w:rsidRPr="00AC2AC2" w:rsidTr="00D261C5">
        <w:trPr>
          <w:cantSplit/>
          <w:trHeight w:val="20"/>
        </w:trPr>
        <w:tc>
          <w:tcPr>
            <w:tcW w:w="593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Antibody</w:t>
            </w:r>
          </w:p>
        </w:tc>
        <w:tc>
          <w:tcPr>
            <w:tcW w:w="691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Threshold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Time-point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ART/12m</w:t>
            </w:r>
            <w:r w:rsidRPr="00AC2AC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a 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=70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ART/24m</w:t>
            </w:r>
            <w:r w:rsidRPr="00AC2AC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b 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=76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-value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</w:p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261C5">
              <w:rPr>
                <w:rFonts w:ascii="Times New Roman" w:hAnsi="Times New Roman" w:cs="Times New Roman"/>
                <w:sz w:val="20"/>
                <w:szCs w:val="20"/>
              </w:rPr>
              <w:t>TT</w:t>
            </w:r>
          </w:p>
        </w:tc>
        <w:tc>
          <w:tcPr>
            <w:tcW w:w="691" w:type="pct"/>
            <w:vMerge w:val="restart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08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6-0.09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08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7-0.1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40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.1-8.9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0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.9-7.4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24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.5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6.0-133.1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58.0-105.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45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74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0-0.92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82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8-0.98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32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8.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.7-11.3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9.3-13.7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15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0.01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9/70; 99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2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6/7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i/>
                <w:sz w:val="20"/>
                <w:szCs w:val="20"/>
              </w:rPr>
              <w:t>.30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3/63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2/72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proofErr w:type="spellStart"/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  <w:r w:rsidRPr="00AC2AC2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proofErr w:type="spellEnd"/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6/5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6/6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0.1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36/70; 51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40-63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36/76; 4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37-58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38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3/63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2/72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419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6/5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6/6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30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1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0/70; 0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1/76; 1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0.2-7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i/>
                <w:sz w:val="20"/>
                <w:szCs w:val="20"/>
              </w:rPr>
              <w:t>.34</w:t>
            </w:r>
          </w:p>
        </w:tc>
      </w:tr>
      <w:tr w:rsidR="00D261C5" w:rsidRPr="00AC2AC2" w:rsidTr="00D261C5">
        <w:trPr>
          <w:trHeight w:val="30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1/63; 9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9-99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9/72; 96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8-99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97</w:t>
            </w:r>
          </w:p>
        </w:tc>
      </w:tr>
      <w:tr w:rsidR="00D261C5" w:rsidRPr="00AC2AC2" w:rsidTr="00D261C5">
        <w:trPr>
          <w:trHeight w:val="30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18/56; 32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21-45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26/66; 39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28-51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96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sz w:val="20"/>
                <w:szCs w:val="20"/>
              </w:rPr>
              <w:t>DT</w:t>
            </w:r>
          </w:p>
        </w:tc>
        <w:tc>
          <w:tcPr>
            <w:tcW w:w="691" w:type="pct"/>
            <w:vMerge w:val="restart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1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-0.12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1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8-0.11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2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-3.7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2.8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-3.2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23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6.6-41.4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1.8-36.3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1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45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38-0.54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4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39-0.55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1</w:t>
            </w:r>
          </w:p>
        </w:tc>
      </w:tr>
      <w:tr w:rsidR="00D261C5" w:rsidRPr="00AC2AC2" w:rsidTr="00D261C5">
        <w:trPr>
          <w:trHeight w:val="356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.3-5.3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5.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.1-6.1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45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0.01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0/70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6/7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3/63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2/72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6/5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6/6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0.1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40/70; 5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46-68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39/76; 51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40-62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84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3/63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2/72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23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6/5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5/66; 98.5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2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i/>
                <w:sz w:val="20"/>
                <w:szCs w:val="20"/>
              </w:rPr>
              <w:t>.36</w:t>
            </w:r>
          </w:p>
        </w:tc>
      </w:tr>
      <w:tr w:rsidR="00D261C5" w:rsidRPr="00AC2AC2" w:rsidTr="00D261C5">
        <w:trPr>
          <w:trHeight w:val="30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1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0/70; 0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0/76; 0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30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1/63; 9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9-99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4/72; 89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0-94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12</w:t>
            </w:r>
          </w:p>
        </w:tc>
      </w:tr>
      <w:tr w:rsidR="00D261C5" w:rsidRPr="00AC2AC2" w:rsidTr="00D261C5">
        <w:trPr>
          <w:trHeight w:val="30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/56; 13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6-24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9/66; 14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7-24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75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 w:val="restart"/>
            <w:shd w:val="clear" w:color="auto" w:fill="auto"/>
            <w:vAlign w:val="center"/>
          </w:tcPr>
          <w:p w:rsidR="00D261C5" w:rsidRPr="00D261C5" w:rsidRDefault="00D261C5" w:rsidP="0039053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261C5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390531">
              <w:rPr>
                <w:rFonts w:ascii="Times New Roman" w:hAnsi="Times New Roman" w:cs="Times New Roman"/>
                <w:sz w:val="20"/>
                <w:szCs w:val="20"/>
              </w:rPr>
              <w:t>BsAg</w:t>
            </w:r>
            <w:r w:rsidRPr="00D261C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91" w:type="pct"/>
            <w:vMerge w:val="restart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-18 months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1.5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573.6-907.5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6.4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47.0-1030.1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4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11.8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174.4-257.1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71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220.6-33.2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67</w:t>
            </w:r>
          </w:p>
        </w:tc>
      </w:tr>
      <w:tr w:rsidR="00D261C5" w:rsidRPr="00AC2AC2" w:rsidTr="00D261C5">
        <w:trPr>
          <w:trHeight w:val="20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91" w:type="pct"/>
            <w:vMerge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33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24-0.45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34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25-0.46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5</w:t>
            </w:r>
          </w:p>
        </w:tc>
      </w:tr>
      <w:tr w:rsidR="00D261C5" w:rsidRPr="00AC2AC2" w:rsidTr="00D261C5">
        <w:trPr>
          <w:trHeight w:val="288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10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15-18 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0/70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76/7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88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6/5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6/66; 10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D261C5" w:rsidRPr="00AC2AC2" w:rsidTr="00D261C5">
        <w:trPr>
          <w:trHeight w:val="288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100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15-18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8/70; 9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0-99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74/76; 97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1-99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86</w:t>
            </w:r>
          </w:p>
        </w:tc>
      </w:tr>
      <w:tr w:rsidR="00D261C5" w:rsidRPr="00AC2AC2" w:rsidTr="00D261C5">
        <w:trPr>
          <w:trHeight w:val="288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3/56; 95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5-98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9/66; 89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0-95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34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sz w:val="20"/>
                <w:szCs w:val="20"/>
              </w:rPr>
              <w:t>FHA</w:t>
            </w: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GMC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0.4-42.8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.2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7.6-37.5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60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7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54.3-539.4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416.5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46.9-500.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9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8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9.5-17.3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2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0.3-17.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55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8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59.7-271.8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0.4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57.9-229.5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4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5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.1-7.5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1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.8-7.7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4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691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4 fold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6/63; 90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0-96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0/69; 8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77-93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68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691" w:type="pct"/>
            <w:vMerge w:val="restar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GMC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.5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6.2-35.6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.0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8.6-37.5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4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53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41.9-1224.9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949.9 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49.4-1203.9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46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.0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2.6-42.5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2.4-38.2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4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5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12.6-306.6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3.9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14.5-300.6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8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91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change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3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.8-10.2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0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.4-10.0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83</w:t>
            </w:r>
          </w:p>
        </w:tc>
      </w:tr>
      <w:tr w:rsidR="00D261C5" w:rsidRPr="00AC2AC2" w:rsidTr="00D261C5">
        <w:trPr>
          <w:cantSplit/>
          <w:trHeight w:val="564"/>
        </w:trPr>
        <w:tc>
          <w:tcPr>
            <w:tcW w:w="593" w:type="pct"/>
            <w:vMerge/>
            <w:shd w:val="clear" w:color="auto" w:fill="auto"/>
            <w:vAlign w:val="center"/>
          </w:tcPr>
          <w:p w:rsidR="00D261C5" w:rsidRPr="00AC2AC2" w:rsidRDefault="00D261C5" w:rsidP="00D261C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691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≥4 fold </w:t>
            </w:r>
          </w:p>
        </w:tc>
        <w:tc>
          <w:tcPr>
            <w:tcW w:w="902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1114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59/63; 95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87-98)</w:t>
            </w:r>
          </w:p>
        </w:tc>
        <w:tc>
          <w:tcPr>
            <w:tcW w:w="101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 xml:space="preserve">67/69; 97 </w:t>
            </w:r>
          </w:p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(90-99)</w:t>
            </w:r>
          </w:p>
        </w:tc>
        <w:tc>
          <w:tcPr>
            <w:tcW w:w="690" w:type="pct"/>
            <w:shd w:val="clear" w:color="auto" w:fill="auto"/>
            <w:vAlign w:val="center"/>
          </w:tcPr>
          <w:p w:rsidR="00D261C5" w:rsidRPr="00AC2AC2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C2AC2">
              <w:rPr>
                <w:rFonts w:ascii="Times New Roman" w:hAnsi="Times New Roman" w:cs="Times New Roman"/>
                <w:sz w:val="20"/>
                <w:szCs w:val="20"/>
              </w:rPr>
              <w:t>.52</w:t>
            </w:r>
          </w:p>
        </w:tc>
      </w:tr>
    </w:tbl>
    <w:p w:rsidR="00D261C5" w:rsidRPr="00AC2AC2" w:rsidRDefault="00D261C5" w:rsidP="00D261C5">
      <w:pPr>
        <w:spacing w:after="0" w:line="480" w:lineRule="auto"/>
        <w:ind w:left="720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Footnote: Geometric mean concentration (95% confidence interval); Percentage of participants with concentration above threshold (95% confidence interval); Units for antibody to TT, DT, PT and FHA are IU/ml; Units for HB</w:t>
      </w:r>
      <w:r w:rsidR="00390531">
        <w:rPr>
          <w:rFonts w:ascii="Times New Roman" w:eastAsia="Times New Roman" w:hAnsi="Times New Roman" w:cs="Times New Roman"/>
          <w:color w:val="231F20"/>
          <w:sz w:val="24"/>
          <w:szCs w:val="24"/>
        </w:rPr>
        <w:t>sAg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are </w:t>
      </w:r>
      <w:proofErr w:type="spellStart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mIU</w:t>
      </w:r>
      <w:proofErr w:type="spellEnd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/ml. </w:t>
      </w:r>
      <w:proofErr w:type="spellStart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a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ART</w:t>
      </w:r>
      <w:proofErr w:type="spellEnd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/12m: </w:t>
      </w:r>
      <w:r w:rsidRPr="00AC2AC2">
        <w:rPr>
          <w:rFonts w:ascii="Times New Roman" w:eastAsia="Times New Roman" w:hAnsi="Times New Roman" w:cs="Times New Roman"/>
          <w:sz w:val="24"/>
          <w:szCs w:val="24"/>
        </w:rPr>
        <w:t xml:space="preserve">HIV-infected children with  CD4+ ≥25% 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t enrolment </w:t>
      </w:r>
      <w:r w:rsidRPr="00AC2AC2">
        <w:rPr>
          <w:rFonts w:ascii="Times New Roman" w:eastAsia="Times New Roman" w:hAnsi="Times New Roman" w:cs="Times New Roman"/>
          <w:sz w:val="24"/>
          <w:szCs w:val="24"/>
        </w:rPr>
        <w:t xml:space="preserve">who were initiated on ART at enrolment and in whom ART was interrupted at 12-months of age; </w:t>
      </w:r>
      <w:proofErr w:type="spellStart"/>
      <w:r w:rsidRPr="00AC2AC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r w:rsidRPr="00AC2AC2">
        <w:rPr>
          <w:rFonts w:ascii="Times New Roman" w:eastAsia="Times New Roman" w:hAnsi="Times New Roman" w:cs="Times New Roman"/>
          <w:sz w:val="24"/>
          <w:szCs w:val="24"/>
        </w:rPr>
        <w:t>ART</w:t>
      </w:r>
      <w:proofErr w:type="spellEnd"/>
      <w:r w:rsidRPr="00AC2AC2">
        <w:rPr>
          <w:rFonts w:ascii="Times New Roman" w:eastAsia="Times New Roman" w:hAnsi="Times New Roman" w:cs="Times New Roman"/>
          <w:sz w:val="24"/>
          <w:szCs w:val="24"/>
        </w:rPr>
        <w:t xml:space="preserve">/24m: HIV-infected children with CD4+ ≥25% 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t enrolment </w:t>
      </w:r>
      <w:r w:rsidRPr="00AC2AC2">
        <w:rPr>
          <w:rFonts w:ascii="Times New Roman" w:eastAsia="Times New Roman" w:hAnsi="Times New Roman" w:cs="Times New Roman"/>
          <w:sz w:val="24"/>
          <w:szCs w:val="24"/>
        </w:rPr>
        <w:t>who were initiated on ART at enrolment and in whom ART was interrupted at 24-months of age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; </w:t>
      </w:r>
      <w:proofErr w:type="spellStart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d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Fold</w:t>
      </w:r>
      <w:proofErr w:type="spellEnd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change: Fold-change in GMC between pre-booster and post-booster; </w:t>
      </w:r>
      <w:proofErr w:type="spellStart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e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Fold</w:t>
      </w:r>
      <w:proofErr w:type="spellEnd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change: Fold-change in GMC between post-booster and 24 months of age;  </w:t>
      </w:r>
      <w:proofErr w:type="spellStart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e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NE</w:t>
      </w:r>
      <w:proofErr w:type="spellEnd"/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: not evaluable.</w:t>
      </w:r>
    </w:p>
    <w:p w:rsidR="00D261C5" w:rsidRPr="00AC2AC2" w:rsidRDefault="00D261C5" w:rsidP="00D261C5">
      <w:pPr>
        <w:spacing w:after="0" w:line="480" w:lineRule="auto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</w:p>
    <w:p w:rsidR="00D261C5" w:rsidRPr="00AC2AC2" w:rsidRDefault="00D261C5" w:rsidP="00D261C5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AC2AC2">
        <w:rPr>
          <w:rFonts w:ascii="Times New Roman" w:hAnsi="Times New Roman" w:cs="Times New Roman"/>
          <w:sz w:val="24"/>
          <w:szCs w:val="24"/>
        </w:rPr>
        <w:t xml:space="preserve">Explanatory notes: </w:t>
      </w:r>
    </w:p>
    <w:p w:rsidR="00D261C5" w:rsidRPr="00AC2AC2" w:rsidRDefault="00D261C5" w:rsidP="00D261C5">
      <w:pPr>
        <w:spacing w:after="0" w:line="480" w:lineRule="auto"/>
        <w:ind w:left="720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D261C5">
        <w:rPr>
          <w:rFonts w:ascii="Times New Roman" w:eastAsia="Times New Roman" w:hAnsi="Times New Roman" w:cs="Times New Roman"/>
          <w:color w:val="231F20"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>-</w:t>
      </w:r>
      <w:r w:rsidRPr="00AC2AC2">
        <w:rPr>
          <w:rFonts w:ascii="Times New Roman" w:eastAsia="Times New Roman" w:hAnsi="Times New Roman" w:cs="Times New Roman"/>
          <w:color w:val="231F20"/>
          <w:sz w:val="24"/>
          <w:szCs w:val="24"/>
        </w:rPr>
        <w:t>values were either calculated by linear or logistic regression and adjusted for age, gender, race, study center, pre-booster antibody concentration (for post-booster and 24 months of age time-points) and CD4+ cell percentage in HIV-infected children; or by Pearson’s chi-square test for values in italics.</w:t>
      </w:r>
      <w:r w:rsidR="008E10BB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</w:t>
      </w:r>
      <w:r w:rsidR="0051636A">
        <w:rPr>
          <w:rFonts w:ascii="Times New Roman" w:eastAsia="Times New Roman" w:hAnsi="Times New Roman" w:cs="Times New Roman"/>
          <w:color w:val="231F20"/>
          <w:sz w:val="24"/>
          <w:szCs w:val="24"/>
        </w:rPr>
        <w:t>Similar results were obtained by</w:t>
      </w:r>
      <w:r w:rsidR="008E10BB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univariate analysis. </w:t>
      </w: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D261C5" w:rsidSect="00D261C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D261C5" w:rsidRPr="006D23B6" w:rsidRDefault="00D261C5" w:rsidP="00D261C5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6D23B6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6460B1">
        <w:rPr>
          <w:rFonts w:ascii="Times New Roman" w:hAnsi="Times New Roman" w:cs="Times New Roman"/>
          <w:sz w:val="24"/>
          <w:szCs w:val="24"/>
        </w:rPr>
        <w:t>3</w:t>
      </w:r>
      <w:r w:rsidRPr="006D23B6">
        <w:rPr>
          <w:rFonts w:ascii="Times New Roman" w:hAnsi="Times New Roman" w:cs="Times New Roman"/>
          <w:sz w:val="24"/>
          <w:szCs w:val="24"/>
        </w:rPr>
        <w:t>. G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eometric mean concentrations</w:t>
      </w:r>
      <w:r w:rsidRPr="006D23B6">
        <w:rPr>
          <w:rFonts w:ascii="Times New Roman" w:hAnsi="Times New Roman" w:cs="Times New Roman"/>
          <w:sz w:val="24"/>
          <w:szCs w:val="24"/>
        </w:rPr>
        <w:t xml:space="preserve"> at pre-booster, post-booster and at 24 months of age </w:t>
      </w:r>
    </w:p>
    <w:p w:rsidR="00D261C5" w:rsidRPr="008F1CD5" w:rsidRDefault="00D261C5" w:rsidP="00D261C5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043"/>
        <w:gridCol w:w="1043"/>
        <w:gridCol w:w="1061"/>
        <w:gridCol w:w="1312"/>
        <w:gridCol w:w="1297"/>
        <w:gridCol w:w="1297"/>
        <w:gridCol w:w="1297"/>
        <w:gridCol w:w="1297"/>
        <w:gridCol w:w="1297"/>
        <w:gridCol w:w="1297"/>
        <w:gridCol w:w="935"/>
      </w:tblGrid>
      <w:tr w:rsidR="00D261C5" w:rsidRPr="006D23B6" w:rsidTr="00D261C5">
        <w:trPr>
          <w:cantSplit/>
          <w:trHeight w:val="20"/>
        </w:trPr>
        <w:tc>
          <w:tcPr>
            <w:tcW w:w="396" w:type="pc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tibody</w:t>
            </w:r>
          </w:p>
        </w:tc>
        <w:tc>
          <w:tcPr>
            <w:tcW w:w="396" w:type="pc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hreshold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ime-point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V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exposed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D261C5" w:rsidRPr="00D261C5" w:rsidRDefault="00D261C5" w:rsidP="00D261C5">
            <w:pPr>
              <w:spacing w:after="20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107</w:t>
            </w:r>
          </w:p>
        </w:tc>
        <w:tc>
          <w:tcPr>
            <w:tcW w:w="492" w:type="pc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RT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mmed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146</w:t>
            </w:r>
          </w:p>
        </w:tc>
        <w:tc>
          <w:tcPr>
            <w:tcW w:w="492" w:type="pc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492" w:type="pc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RT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f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61</w:t>
            </w:r>
          </w:p>
        </w:tc>
        <w:tc>
          <w:tcPr>
            <w:tcW w:w="492" w:type="pc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492" w:type="pc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f</w:t>
            </w:r>
            <w:proofErr w:type="spellEnd"/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U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g</w:t>
            </w:r>
            <w:proofErr w:type="spellEnd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</w:p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114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h</w:t>
            </w:r>
            <w:proofErr w:type="spellEnd"/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 w:val="restar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Del="008F1CD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13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12-0.1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08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7-0.0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11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8-0.1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9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7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13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12-0.1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47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Del="008F1CD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5.8-20.4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6.6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5.7-7.6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.2-6.1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4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3.3-17.9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2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Del="008F1CD5" w:rsidRDefault="00D261C5" w:rsidP="00D261C5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i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35.6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14.1-161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87.9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1.7-107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39.8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3.0-68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6.6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97.5-139.3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2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.7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5-1.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79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9-0.9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23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15-0.3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-1.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j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0.1 (8.7-11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9.7 (8.0-11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7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1.3 (13.8-32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1.9 (9.8-14.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8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 w:val="restar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T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08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7-0.0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0.09-0.11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22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0.10-0.1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5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5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0.05-0.09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7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.5-4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3.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2.7-3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15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2.3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1.8-3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3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4.6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4.1-5.2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2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i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.6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1.4-59.4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30.4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25.7-36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8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17.9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12.2-26.2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68.4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48.9-95.8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4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0.68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0-0.7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0.46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0.41-0.52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0.2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0.15-0.2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0.61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0.53-0.7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37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j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5.5 (4.8-6.4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6.8 (5.8-8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8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11.4 (8.3-15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8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7.7 (6.5-9.1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4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 w:val="restar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HA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.6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0.9-28.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34.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30.3-38.1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31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26.9-38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9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23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34.5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30.1-39.6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7.6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95.8-552.4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426.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371.6-488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7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402.2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324.9-497.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78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50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806.2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703.2-924.2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i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.7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4.8-23.6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13.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10.8-15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22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12.3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9.1-16.6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36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9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23.1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19.0-28.1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.3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51.2-191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198.4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169.7-232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26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103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70.3-153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2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140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120.1-165.4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14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j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6 (2.1-3.2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2.1 (1.7-2.6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40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3.6 (2.3-5.6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3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5.8 (4.8-7.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 w:val="restar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T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.3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3.9-43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31.8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8.7-35.2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27.2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1.6-34.2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38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5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5.3-44.3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64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t-booster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68.8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856.7-2533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951.5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802.7-1127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7.6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594.8-990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19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38.2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650.6-3715.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i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56.1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5.6-69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30.1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4.6-36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8.3-42.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89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79.7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5.7-96.7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268.4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28.3-315.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254.6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25.3-287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5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.2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7.9-94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348.6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88.6-421.2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9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j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7.7 (6.1-9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0 (3.3-4.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2.0 (8.6-16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9.6 (7.6-12.2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6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 w:val="restart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B</w:t>
            </w:r>
            <w:r w:rsidR="0039053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Ag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D261C5" w:rsidRPr="00D261C5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261C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MC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5 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nths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k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2521.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249.8-2824.9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4.9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778.3-1099.1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536.6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73.0-772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2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9.3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740.3-2343.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4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-18 months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8.5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033.9-1389.4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769.4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654.4-904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700.2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587.3-834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2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55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880.1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719.2-1077.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2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l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1 (1.8-2.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1.2 (0.9-1.5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0.8 (0.50-1.3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13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2.3 (1.8-3.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78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months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6.1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32.5-471.8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242.0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209.9-279.1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54.8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32.2-93.0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 xml:space="preserve">311.9 </w:t>
            </w:r>
          </w:p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(264.8-367.4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11</w:t>
            </w:r>
          </w:p>
        </w:tc>
      </w:tr>
      <w:tr w:rsidR="00D261C5" w:rsidRPr="006D23B6" w:rsidTr="00D261C5">
        <w:trPr>
          <w:trHeight w:val="299"/>
        </w:trPr>
        <w:tc>
          <w:tcPr>
            <w:tcW w:w="396" w:type="pct"/>
            <w:vMerge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ld-</w:t>
            </w:r>
            <w:proofErr w:type="spellStart"/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nge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m</w:t>
            </w:r>
            <w:proofErr w:type="spellEnd"/>
          </w:p>
        </w:tc>
        <w:tc>
          <w:tcPr>
            <w:tcW w:w="498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3.0 (2.5-3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3.0 (2.4-3.7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94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13.3 (7.6-23.2)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492" w:type="pct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-3.0 (2.3-4.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D261C5" w:rsidRPr="006D23B6" w:rsidRDefault="00D261C5" w:rsidP="00D261C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6D23B6">
              <w:rPr>
                <w:rFonts w:ascii="Times New Roman" w:hAnsi="Times New Roman" w:cs="Times New Roman"/>
                <w:sz w:val="20"/>
                <w:szCs w:val="20"/>
              </w:rPr>
              <w:t>.97</w:t>
            </w:r>
          </w:p>
        </w:tc>
      </w:tr>
    </w:tbl>
    <w:p w:rsidR="00D261C5" w:rsidRPr="006D23B6" w:rsidRDefault="00D261C5" w:rsidP="00D261C5">
      <w:pPr>
        <w:spacing w:after="0" w:line="480" w:lineRule="auto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Footnote: Geometric mean concentration (95% confidence interval); Units for geometric mean concentration (GMC) are IU/ml for TT, DT, FHA and PT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mIU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/ml for HB</w:t>
      </w:r>
      <w:r w:rsidR="00390531">
        <w:rPr>
          <w:rFonts w:ascii="Times New Roman" w:eastAsia="Times New Roman" w:hAnsi="Times New Roman" w:cs="Times New Roman"/>
          <w:color w:val="231F20"/>
          <w:sz w:val="24"/>
          <w:szCs w:val="24"/>
        </w:rPr>
        <w:t>sAg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.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a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HIV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unexposed: HIV-uninfected children born to HIV-uninfected mothers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b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ART-Immed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: </w:t>
      </w:r>
      <w:r w:rsidRPr="006D23B6">
        <w:rPr>
          <w:rFonts w:ascii="Times New Roman" w:eastAsia="Times New Roman" w:hAnsi="Times New Roman" w:cs="Times New Roman"/>
          <w:sz w:val="24"/>
          <w:szCs w:val="24"/>
        </w:rPr>
        <w:t xml:space="preserve">HIV-infected children with CD4+ ≥25% 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t enrolment </w:t>
      </w:r>
      <w:r w:rsidRPr="006D23B6">
        <w:rPr>
          <w:rFonts w:ascii="Times New Roman" w:eastAsia="Times New Roman" w:hAnsi="Times New Roman" w:cs="Times New Roman"/>
          <w:sz w:val="24"/>
          <w:szCs w:val="24"/>
        </w:rPr>
        <w:t xml:space="preserve">who were initiated on ART at enrolment; </w:t>
      </w:r>
      <w:proofErr w:type="spellStart"/>
      <w:r w:rsidRPr="006D23B6">
        <w:rPr>
          <w:rFonts w:ascii="Times New Roman" w:eastAsia="Times New Roman" w:hAnsi="Times New Roman" w:cs="Times New Roman"/>
          <w:sz w:val="24"/>
          <w:szCs w:val="24"/>
          <w:vertAlign w:val="superscript"/>
          <w:lang w:val="en-ZA"/>
        </w:rPr>
        <w:t>c</w:t>
      </w:r>
      <w:r w:rsidRPr="006D23B6">
        <w:rPr>
          <w:rFonts w:ascii="Times New Roman" w:eastAsia="Times New Roman" w:hAnsi="Times New Roman" w:cs="Times New Roman"/>
          <w:i/>
          <w:sz w:val="24"/>
          <w:szCs w:val="24"/>
          <w:lang w:val="en-ZA"/>
        </w:rPr>
        <w:t>P</w:t>
      </w:r>
      <w:proofErr w:type="spellEnd"/>
      <w:r w:rsidRPr="006D23B6">
        <w:rPr>
          <w:rFonts w:ascii="Times New Roman" w:eastAsia="Times New Roman" w:hAnsi="Times New Roman" w:cs="Times New Roman"/>
          <w:sz w:val="24"/>
          <w:szCs w:val="24"/>
          <w:lang w:val="en-ZA"/>
        </w:rPr>
        <w:t xml:space="preserve"> value: HIV-unexposed vs. ART-</w:t>
      </w:r>
      <w:proofErr w:type="spellStart"/>
      <w:r w:rsidRPr="006D23B6">
        <w:rPr>
          <w:rFonts w:ascii="Times New Roman" w:eastAsia="Times New Roman" w:hAnsi="Times New Roman" w:cs="Times New Roman"/>
          <w:sz w:val="24"/>
          <w:szCs w:val="24"/>
          <w:lang w:val="en-ZA"/>
        </w:rPr>
        <w:t>Immed</w:t>
      </w:r>
      <w:proofErr w:type="spellEnd"/>
      <w:r w:rsidRPr="006D23B6">
        <w:rPr>
          <w:rFonts w:ascii="Times New Roman" w:eastAsia="Times New Roman" w:hAnsi="Times New Roman" w:cs="Times New Roman"/>
          <w:sz w:val="24"/>
          <w:szCs w:val="24"/>
          <w:lang w:val="en-ZA"/>
        </w:rPr>
        <w:t xml:space="preserve">; </w:t>
      </w:r>
      <w:r w:rsidRPr="006D23B6">
        <w:rPr>
          <w:rFonts w:ascii="Times New Roman" w:eastAsia="Times New Roman" w:hAnsi="Times New Roman" w:cs="Times New Roman"/>
          <w:sz w:val="24"/>
          <w:szCs w:val="24"/>
          <w:vertAlign w:val="superscript"/>
          <w:lang w:val="en-ZA"/>
        </w:rPr>
        <w:t>d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RT-Def: HIV-infected children with CD4+ ≥25% at enrolment randomized to deferred ART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e</w:t>
      </w:r>
      <w:r w:rsidRPr="006D23B6">
        <w:rPr>
          <w:rFonts w:ascii="Times New Roman" w:eastAsia="Times New Roman" w:hAnsi="Times New Roman" w:cs="Times New Roman"/>
          <w:i/>
          <w:color w:val="231F20"/>
          <w:sz w:val="24"/>
          <w:szCs w:val="24"/>
        </w:rPr>
        <w:t>P</w:t>
      </w:r>
      <w:proofErr w:type="spellEnd"/>
      <w:r w:rsidRPr="006D23B6">
        <w:rPr>
          <w:rFonts w:ascii="Times New Roman" w:eastAsia="Times New Roman" w:hAnsi="Times New Roman" w:cs="Times New Roman"/>
          <w:i/>
          <w:color w:val="231F20"/>
          <w:sz w:val="24"/>
          <w:szCs w:val="24"/>
        </w:rPr>
        <w:t xml:space="preserve"> 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value: HIV-unexposed vs. ART-Def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f</w:t>
      </w:r>
      <w:r w:rsidRPr="006D23B6">
        <w:rPr>
          <w:rFonts w:ascii="Times New Roman" w:eastAsia="Times New Roman" w:hAnsi="Times New Roman" w:cs="Times New Roman"/>
          <w:i/>
          <w:color w:val="231F20"/>
          <w:sz w:val="24"/>
          <w:szCs w:val="24"/>
        </w:rPr>
        <w:t>P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value: ART-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Immed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vs. ART-Def;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 xml:space="preserve">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g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HEU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: HIV-uninfected children born to HIV-infected mothers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h</w:t>
      </w:r>
      <w:r w:rsidRPr="006D23B6">
        <w:rPr>
          <w:rFonts w:ascii="Times New Roman" w:eastAsia="Times New Roman" w:hAnsi="Times New Roman" w:cs="Times New Roman"/>
          <w:i/>
          <w:color w:val="231F20"/>
          <w:sz w:val="24"/>
          <w:szCs w:val="24"/>
        </w:rPr>
        <w:t>P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value: HIV-unexposed vs. HEU; 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i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Fold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change: Fold-change in GMC between pre-booster and post-booster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j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Fold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change: Fold-change in GMC between post-booster and 24 months of age; 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k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5 months: results of primary vaccination and have been published in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Simani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et al 2014 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begin"/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Simani&lt;/Author&gt;&lt;Year&gt;2014&lt;/Year&gt;&lt;RecNum&gt;3693&lt;/RecNum&gt;&lt;DisplayText&gt;[1]&lt;/DisplayText&gt;&lt;record&gt;&lt;rec-number&gt;3693&lt;/rec-number&gt;&lt;foreign-keys&gt;&lt;key app="EN" db-id="xva2psf2aexet2evet1vzapr02rf50pexvff"&gt;3693&lt;/key&gt;&lt;/foreign-keys&gt;&lt;ref-type name="Journal Article"&gt;17&lt;/ref-type&gt;&lt;contributors&gt;&lt;authors&gt;&lt;author&gt;Simani, O.E.&lt;/author&gt;&lt;author&gt;Izu, A.&lt;/author&gt;&lt;author&gt;Violari, A.&lt;/author&gt;&lt;author&gt;Cotton, M.F.&lt;/author&gt;&lt;author&gt;Van Niekerk, N.&lt;/author&gt;&lt;author&gt;Adrian, P.&lt;/author&gt;&lt;author&gt;Madhi, S.A.&lt;/author&gt;&lt;/authors&gt;&lt;/contributors&gt;&lt;titles&gt;&lt;title&gt;Effects of HIV-1 exposure and antiretroviral treatment strategies in HIV-infected children on immunogenicity of vaccines during infancy.&lt;/title&gt;&lt;secondary-title&gt;AIDS&lt;/secondary-title&gt;&lt;/titles&gt;&lt;periodical&gt;&lt;full-title&gt;AIDS&lt;/full-title&gt;&lt;/periodical&gt;&lt;pages&gt;531-541&lt;/pages&gt;&lt;volume&gt;28&lt;/volume&gt;&lt;number&gt;4&lt;/number&gt;&lt;dates&gt;&lt;year&gt;2014&lt;/year&gt;&lt;/dates&gt;&lt;urls&gt;&lt;/urls&gt;&lt;/record&gt;&lt;/Cite&gt;&lt;/EndNote&gt;</w:instrTex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separate"/>
      </w:r>
      <w:r w:rsidRPr="006D23B6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[</w:t>
      </w:r>
      <w:hyperlink w:anchor="_ENREF_1" w:tooltip="Simani, 2014 #3693" w:history="1">
        <w:r w:rsidRPr="006D23B6">
          <w:rPr>
            <w:rFonts w:ascii="Times New Roman" w:eastAsia="Times New Roman" w:hAnsi="Times New Roman" w:cs="Times New Roman"/>
            <w:noProof/>
            <w:color w:val="231F20"/>
            <w:sz w:val="24"/>
            <w:szCs w:val="24"/>
          </w:rPr>
          <w:t>1</w:t>
        </w:r>
      </w:hyperlink>
      <w:r w:rsidRPr="006D23B6">
        <w:rPr>
          <w:rFonts w:ascii="Times New Roman" w:eastAsia="Times New Roman" w:hAnsi="Times New Roman" w:cs="Times New Roman"/>
          <w:noProof/>
          <w:color w:val="231F20"/>
          <w:sz w:val="24"/>
          <w:szCs w:val="24"/>
        </w:rPr>
        <w:t>]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fldChar w:fldCharType="end"/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l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Fold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change: Fold-change in GMC between 5 months and 15-18 months of age;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m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Fold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change: Fold-change in GMC between 15-18 months and 24 months of age. </w:t>
      </w:r>
    </w:p>
    <w:p w:rsidR="00D261C5" w:rsidRPr="006D23B6" w:rsidRDefault="00D261C5" w:rsidP="00D261C5">
      <w:pPr>
        <w:spacing w:after="0" w:line="480" w:lineRule="auto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</w:p>
    <w:p w:rsidR="00D261C5" w:rsidRPr="006D23B6" w:rsidRDefault="00D261C5" w:rsidP="00D261C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23B6">
        <w:rPr>
          <w:rFonts w:ascii="Times New Roman" w:hAnsi="Times New Roman" w:cs="Times New Roman"/>
          <w:sz w:val="24"/>
          <w:szCs w:val="24"/>
        </w:rPr>
        <w:t xml:space="preserve">Explanatory notes: </w:t>
      </w:r>
    </w:p>
    <w:p w:rsidR="00A03484" w:rsidRPr="00AC2AC2" w:rsidRDefault="00D261C5" w:rsidP="00A03484">
      <w:pPr>
        <w:spacing w:after="0" w:line="480" w:lineRule="auto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Geometric mean concentration: All p</w:t>
      </w:r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>-</w:t>
      </w:r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values were calculated by linear regression and adjusted for age, gender, race, study center, pre-booster antibody concentration (for post-booster and 24 </w:t>
      </w:r>
      <w:proofErr w:type="spellStart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months time</w:t>
      </w:r>
      <w:proofErr w:type="spellEnd"/>
      <w:r w:rsidRPr="006D23B6">
        <w:rPr>
          <w:rFonts w:ascii="Times New Roman" w:eastAsia="Times New Roman" w:hAnsi="Times New Roman" w:cs="Times New Roman"/>
          <w:color w:val="231F20"/>
          <w:sz w:val="24"/>
          <w:szCs w:val="24"/>
        </w:rPr>
        <w:t>-point) and CD4+ cell percentage in HIV-infected children.</w:t>
      </w:r>
      <w:r w:rsidR="00A03484" w:rsidRPr="00A03484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</w:t>
      </w:r>
    </w:p>
    <w:p w:rsidR="00D261C5" w:rsidRPr="006D23B6" w:rsidRDefault="00D261C5" w:rsidP="00D261C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61C5" w:rsidRDefault="00D261C5" w:rsidP="00D261C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D261C5" w:rsidSect="00D261C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211045" w:rsidRPr="008A2E0A" w:rsidRDefault="00211045" w:rsidP="00211045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8A2E0A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6460B1">
        <w:rPr>
          <w:rFonts w:ascii="Times New Roman" w:hAnsi="Times New Roman" w:cs="Times New Roman"/>
          <w:sz w:val="24"/>
          <w:szCs w:val="24"/>
        </w:rPr>
        <w:t>4</w:t>
      </w:r>
      <w:r w:rsidRPr="008A2E0A">
        <w:rPr>
          <w:rFonts w:ascii="Times New Roman" w:hAnsi="Times New Roman" w:cs="Times New Roman"/>
          <w:sz w:val="24"/>
          <w:szCs w:val="24"/>
        </w:rPr>
        <w:t xml:space="preserve">. Percentage of children with </w:t>
      </w:r>
      <w:proofErr w:type="spellStart"/>
      <w:r w:rsidRPr="008A2E0A">
        <w:rPr>
          <w:rFonts w:ascii="Times New Roman" w:hAnsi="Times New Roman" w:cs="Times New Roman"/>
          <w:sz w:val="24"/>
          <w:szCs w:val="24"/>
        </w:rPr>
        <w:t>sero</w:t>
      </w:r>
      <w:proofErr w:type="spellEnd"/>
      <w:r w:rsidRPr="008A2E0A">
        <w:rPr>
          <w:rFonts w:ascii="Times New Roman" w:hAnsi="Times New Roman" w:cs="Times New Roman"/>
          <w:sz w:val="24"/>
          <w:szCs w:val="24"/>
        </w:rPr>
        <w:t xml:space="preserve">-protective antibody titers at pre-booster, post-booster and at 24 months of age </w:t>
      </w:r>
    </w:p>
    <w:p w:rsidR="00211045" w:rsidRPr="008A2E0A" w:rsidRDefault="00211045" w:rsidP="00211045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043"/>
        <w:gridCol w:w="1043"/>
        <w:gridCol w:w="1061"/>
        <w:gridCol w:w="1312"/>
        <w:gridCol w:w="1297"/>
        <w:gridCol w:w="1297"/>
        <w:gridCol w:w="1297"/>
        <w:gridCol w:w="1297"/>
        <w:gridCol w:w="1297"/>
        <w:gridCol w:w="1297"/>
        <w:gridCol w:w="935"/>
      </w:tblGrid>
      <w:tr w:rsidR="00211045" w:rsidRPr="008A2E0A" w:rsidTr="008E10BB">
        <w:trPr>
          <w:cantSplit/>
          <w:trHeight w:val="20"/>
        </w:trPr>
        <w:tc>
          <w:tcPr>
            <w:tcW w:w="396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tibody</w:t>
            </w:r>
          </w:p>
        </w:tc>
        <w:tc>
          <w:tcPr>
            <w:tcW w:w="396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hreshold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ime-point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V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exposed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  <w:p w:rsidR="00211045" w:rsidRPr="008A2E0A" w:rsidRDefault="00211045" w:rsidP="008E10BB">
            <w:pPr>
              <w:spacing w:after="200" w:line="276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107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RT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mmed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proofErr w:type="spellEnd"/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146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RT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f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6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e</w:t>
            </w:r>
            <w:proofErr w:type="spellEnd"/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f</w:t>
            </w:r>
            <w:proofErr w:type="spellEnd"/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U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g</w:t>
            </w:r>
            <w:proofErr w:type="spellEnd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=114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h</w:t>
            </w:r>
            <w:proofErr w:type="spellEnd"/>
          </w:p>
        </w:tc>
      </w:tr>
      <w:tr w:rsidR="00211045" w:rsidRPr="008A2E0A" w:rsidTr="008E10BB">
        <w:trPr>
          <w:trHeight w:val="224"/>
        </w:trPr>
        <w:tc>
          <w:tcPr>
            <w:tcW w:w="396" w:type="pct"/>
            <w:vMerge w:val="restar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T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0.01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7/10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45/146; 9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39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61/61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52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14/114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proofErr w:type="spellStart"/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  <w:r w:rsidRPr="008A2E0A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i</w:t>
            </w:r>
            <w:proofErr w:type="spellEnd"/>
          </w:p>
        </w:tc>
      </w:tr>
      <w:tr w:rsidR="00211045" w:rsidRPr="008A2E0A" w:rsidTr="008E10BB">
        <w:trPr>
          <w:trHeight w:val="224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0/100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</w:t>
            </w:r>
            <w:r w:rsidRPr="008A2E0A" w:rsidDel="00D45AE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35/135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52/5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3/103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24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7/9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2/12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8/50; 96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7-99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05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03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97/97; 100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24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0.1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85/107; 7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1-86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72/146; 4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41-57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26/61; 43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31-55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38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0/114; 7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1-8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63</w:t>
            </w:r>
          </w:p>
        </w:tc>
      </w:tr>
      <w:tr w:rsidR="00211045" w:rsidRPr="008A2E0A" w:rsidTr="008E10BB">
        <w:trPr>
          <w:trHeight w:val="224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0/100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35/135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52/5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3/103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24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7/9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2/12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36/50; 72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58-83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&lt;0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5/97; 98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99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16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1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/107; 0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/146; 0.7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0.1-4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39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/61; 2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0.3-9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18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47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/114; 0.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0.2-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33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0/100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130/135; 96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2-98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05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4/52; 85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3-92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3/103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74/97; 76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67-84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4/122; 36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28-45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7/50; 14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-26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64/97; 66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56-75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</w:tr>
      <w:tr w:rsidR="00211045" w:rsidRPr="008A2E0A" w:rsidTr="008E10BB">
        <w:trPr>
          <w:trHeight w:val="230"/>
        </w:trPr>
        <w:tc>
          <w:tcPr>
            <w:tcW w:w="396" w:type="pct"/>
            <w:vMerge w:val="restar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T</w:t>
            </w: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0.01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7/10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46/146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61/61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5/114; 92.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6-96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003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100/100; 100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35/135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52/5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3/103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7/9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2/12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50/50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7/9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0.1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1/107; 38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30-48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79/146; 54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46-62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35/61; 57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45-69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95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61/114; 54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44-62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0/100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35/135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52/5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3/103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6/97; 9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1/122; 9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76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0/50; 8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67-89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5/97; 98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99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49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1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re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/107; 0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0/146; 0 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/61; 0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/114; 0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9/100; 9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5/135; 93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7-96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4/52; 85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3-92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0/103; 97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2-99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45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31/97; 32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24-42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6/122; 13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-2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1/50; 2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0.3-1.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26/97; 27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19-36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40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HA</w:t>
            </w:r>
          </w:p>
        </w:tc>
        <w:tc>
          <w:tcPr>
            <w:tcW w:w="396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4 fold </w:t>
            </w: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crease</w:t>
            </w: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j</w:t>
            </w:r>
            <w:proofErr w:type="spellEnd"/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1/100; 91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4-95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16/131; 8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2-93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5/50; 9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9-96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99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69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0/103; 97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2-99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T</w:t>
            </w:r>
          </w:p>
        </w:tc>
        <w:tc>
          <w:tcPr>
            <w:tcW w:w="396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4 fold increase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Post-booster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9/100; 9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6/131; 96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1-98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3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45/50; 9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79-96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19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2/103; 99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5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88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 w:val="restar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pB</w:t>
            </w:r>
            <w:proofErr w:type="spellEnd"/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10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15 -18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7/10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46/146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61/61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14/144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7/9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22/122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36/50; 72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58-83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&lt;0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7/9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6-100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 w:val="restar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≥100 </w:t>
            </w: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15-18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7/107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7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42/146; 97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3-99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08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61/61; 10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4-100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19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107/114; 94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8-97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i/>
                <w:sz w:val="20"/>
                <w:szCs w:val="20"/>
              </w:rPr>
              <w:t>0.01</w:t>
            </w:r>
          </w:p>
        </w:tc>
      </w:tr>
      <w:tr w:rsidR="00211045" w:rsidRPr="008A2E0A" w:rsidTr="008E10BB">
        <w:trPr>
          <w:trHeight w:val="299"/>
        </w:trPr>
        <w:tc>
          <w:tcPr>
            <w:tcW w:w="396" w:type="pct"/>
            <w:vMerge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" w:type="pct"/>
            <w:vMerge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3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24 months: n/N; % (95% CI)</w:t>
            </w:r>
          </w:p>
        </w:tc>
        <w:tc>
          <w:tcPr>
            <w:tcW w:w="498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93/97; 96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90-98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112/122; 92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6-96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25/50; 50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37-63)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492" w:type="pct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492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 xml:space="preserve">89/97; 92 </w:t>
            </w:r>
          </w:p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(85-96)</w:t>
            </w:r>
          </w:p>
        </w:tc>
        <w:tc>
          <w:tcPr>
            <w:tcW w:w="355" w:type="pct"/>
            <w:shd w:val="clear" w:color="auto" w:fill="auto"/>
            <w:vAlign w:val="center"/>
          </w:tcPr>
          <w:p w:rsidR="00211045" w:rsidRPr="008A2E0A" w:rsidRDefault="00211045" w:rsidP="008E10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A2E0A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</w:tr>
    </w:tbl>
    <w:p w:rsidR="00393DDB" w:rsidRPr="008A2E0A" w:rsidRDefault="00211045" w:rsidP="00211045">
      <w:pPr>
        <w:spacing w:after="0" w:line="480" w:lineRule="auto"/>
        <w:jc w:val="both"/>
        <w:rPr>
          <w:rFonts w:ascii="Times New Roman" w:eastAsia="Times New Roman" w:hAnsi="Times New Roman" w:cs="Times New Roman"/>
          <w:color w:val="231F20"/>
          <w:sz w:val="24"/>
          <w:szCs w:val="24"/>
        </w:rPr>
      </w:pP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Footnote: Percentage of participants with concentration above threshold (95% confidence interval) Units are IU/ml for TT, DT, FHA and PT;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mIU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/ml for HB</w:t>
      </w:r>
      <w:r w:rsidR="00390531">
        <w:rPr>
          <w:rFonts w:ascii="Times New Roman" w:eastAsia="Times New Roman" w:hAnsi="Times New Roman" w:cs="Times New Roman"/>
          <w:color w:val="231F20"/>
          <w:sz w:val="24"/>
          <w:szCs w:val="24"/>
        </w:rPr>
        <w:t>sAg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.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a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HIV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-unexposed: HIV-uninfected children born to HIV-uninfected mothers;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b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ART-Immed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: </w:t>
      </w:r>
      <w:r w:rsidRPr="008A2E0A">
        <w:rPr>
          <w:rFonts w:ascii="Times New Roman" w:eastAsia="Times New Roman" w:hAnsi="Times New Roman" w:cs="Times New Roman"/>
          <w:sz w:val="24"/>
          <w:szCs w:val="24"/>
        </w:rPr>
        <w:t xml:space="preserve">HIV-infected children with CD4+ ≥25% 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t enrolment </w:t>
      </w:r>
      <w:r w:rsidRPr="008A2E0A">
        <w:rPr>
          <w:rFonts w:ascii="Times New Roman" w:eastAsia="Times New Roman" w:hAnsi="Times New Roman" w:cs="Times New Roman"/>
          <w:sz w:val="24"/>
          <w:szCs w:val="24"/>
        </w:rPr>
        <w:t xml:space="preserve">who were initiated on ART at enrolment; </w:t>
      </w:r>
      <w:proofErr w:type="spellStart"/>
      <w:r w:rsidRPr="008A2E0A">
        <w:rPr>
          <w:rFonts w:ascii="Times New Roman" w:eastAsia="Times New Roman" w:hAnsi="Times New Roman" w:cs="Times New Roman"/>
          <w:sz w:val="24"/>
          <w:szCs w:val="24"/>
          <w:vertAlign w:val="superscript"/>
          <w:lang w:val="en-ZA"/>
        </w:rPr>
        <w:t>c</w:t>
      </w:r>
      <w:r w:rsidRPr="008A2E0A">
        <w:rPr>
          <w:rFonts w:ascii="Times New Roman" w:eastAsia="Times New Roman" w:hAnsi="Times New Roman" w:cs="Times New Roman"/>
          <w:sz w:val="24"/>
          <w:szCs w:val="24"/>
          <w:lang w:val="en-ZA"/>
        </w:rPr>
        <w:t>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ZA"/>
        </w:rPr>
        <w:t>-</w:t>
      </w:r>
      <w:r w:rsidRPr="008A2E0A">
        <w:rPr>
          <w:rFonts w:ascii="Times New Roman" w:eastAsia="Times New Roman" w:hAnsi="Times New Roman" w:cs="Times New Roman"/>
          <w:sz w:val="24"/>
          <w:szCs w:val="24"/>
          <w:lang w:val="en-ZA"/>
        </w:rPr>
        <w:t>value: HIV-unexposed vs. ART-</w:t>
      </w:r>
      <w:proofErr w:type="spellStart"/>
      <w:r w:rsidRPr="008A2E0A">
        <w:rPr>
          <w:rFonts w:ascii="Times New Roman" w:eastAsia="Times New Roman" w:hAnsi="Times New Roman" w:cs="Times New Roman"/>
          <w:sz w:val="24"/>
          <w:szCs w:val="24"/>
          <w:lang w:val="en-ZA"/>
        </w:rPr>
        <w:t>Immed</w:t>
      </w:r>
      <w:proofErr w:type="spellEnd"/>
      <w:r w:rsidRPr="008A2E0A">
        <w:rPr>
          <w:rFonts w:ascii="Times New Roman" w:eastAsia="Times New Roman" w:hAnsi="Times New Roman" w:cs="Times New Roman"/>
          <w:sz w:val="24"/>
          <w:szCs w:val="24"/>
          <w:lang w:val="en-ZA"/>
        </w:rPr>
        <w:t xml:space="preserve">; </w:t>
      </w:r>
      <w:r w:rsidRPr="008A2E0A">
        <w:rPr>
          <w:rFonts w:ascii="Times New Roman" w:eastAsia="Times New Roman" w:hAnsi="Times New Roman" w:cs="Times New Roman"/>
          <w:sz w:val="24"/>
          <w:szCs w:val="24"/>
          <w:vertAlign w:val="superscript"/>
          <w:lang w:val="en-ZA"/>
        </w:rPr>
        <w:t>d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ART-Def: HIV-infected children with CD4+ ≥25% at enrolment randomized to deferred ART; 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e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>-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value: HIV-unexposed vs. ART-Def;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f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p</w:t>
      </w:r>
      <w:proofErr w:type="spellEnd"/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>-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value: ART-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Immed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 vs. ART-Def;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 xml:space="preserve">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g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HEU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: HIV-uninfected children born to HIV-infected mothers;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h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p</w:t>
      </w:r>
      <w:proofErr w:type="spellEnd"/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>-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value: HIV-unexposed vs. HEU;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 xml:space="preserve">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i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NE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: not evaluable; 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  <w:vertAlign w:val="superscript"/>
        </w:rPr>
        <w:t>j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≥4 fold increase: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sero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-conversion rate, children showing 4 fold  increase in antibody concentration from pre-booster to post-booster dose.</w:t>
      </w:r>
    </w:p>
    <w:p w:rsidR="00CC3203" w:rsidRPr="00D261C5" w:rsidRDefault="00211045" w:rsidP="00A03484">
      <w:pPr>
        <w:spacing w:line="480" w:lineRule="auto"/>
        <w:jc w:val="both"/>
        <w:rPr>
          <w:rFonts w:ascii="Times New Roman" w:hAnsi="Times New Roman" w:cs="Times New Roman"/>
        </w:rPr>
      </w:pPr>
      <w:r w:rsidRPr="008A2E0A">
        <w:rPr>
          <w:rFonts w:ascii="Times New Roman" w:hAnsi="Times New Roman" w:cs="Times New Roman"/>
          <w:sz w:val="24"/>
          <w:szCs w:val="24"/>
        </w:rPr>
        <w:t xml:space="preserve">Explanatory notes: 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Percentage participants: p</w:t>
      </w:r>
      <w:r>
        <w:rPr>
          <w:rFonts w:ascii="Times New Roman" w:eastAsia="Times New Roman" w:hAnsi="Times New Roman" w:cs="Times New Roman"/>
          <w:color w:val="231F20"/>
          <w:sz w:val="24"/>
          <w:szCs w:val="24"/>
        </w:rPr>
        <w:t>-</w:t>
      </w:r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 xml:space="preserve">values were either calculated by logistic regression and adjusted for age, gender, race, study center, pre-booster antibody concentration (for post-booster and 24 </w:t>
      </w:r>
      <w:proofErr w:type="spellStart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months time</w:t>
      </w:r>
      <w:proofErr w:type="spellEnd"/>
      <w:r w:rsidRPr="008A2E0A">
        <w:rPr>
          <w:rFonts w:ascii="Times New Roman" w:eastAsia="Times New Roman" w:hAnsi="Times New Roman" w:cs="Times New Roman"/>
          <w:color w:val="231F20"/>
          <w:sz w:val="24"/>
          <w:szCs w:val="24"/>
        </w:rPr>
        <w:t>-point) and CD4+ cell percentage in HIV-infected children; or by Pearson’s chi-square test for values in italics.</w:t>
      </w:r>
    </w:p>
    <w:sectPr w:rsidR="00CC3203" w:rsidRPr="00D261C5" w:rsidSect="0039053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C3203"/>
    <w:rsid w:val="0008611F"/>
    <w:rsid w:val="000A31D8"/>
    <w:rsid w:val="000A4962"/>
    <w:rsid w:val="000B36D5"/>
    <w:rsid w:val="001C6F7B"/>
    <w:rsid w:val="001D7F76"/>
    <w:rsid w:val="001E25E6"/>
    <w:rsid w:val="00207FC8"/>
    <w:rsid w:val="00211045"/>
    <w:rsid w:val="00247955"/>
    <w:rsid w:val="00276AD8"/>
    <w:rsid w:val="002B1953"/>
    <w:rsid w:val="00307916"/>
    <w:rsid w:val="00390531"/>
    <w:rsid w:val="00393DDB"/>
    <w:rsid w:val="003D3152"/>
    <w:rsid w:val="00482CAA"/>
    <w:rsid w:val="0051636A"/>
    <w:rsid w:val="005256DC"/>
    <w:rsid w:val="005C5CEC"/>
    <w:rsid w:val="006460B1"/>
    <w:rsid w:val="006B47B5"/>
    <w:rsid w:val="006B7D09"/>
    <w:rsid w:val="006C0034"/>
    <w:rsid w:val="006C3366"/>
    <w:rsid w:val="006D7055"/>
    <w:rsid w:val="00745E5F"/>
    <w:rsid w:val="00790452"/>
    <w:rsid w:val="007B0875"/>
    <w:rsid w:val="007E00EB"/>
    <w:rsid w:val="007F0905"/>
    <w:rsid w:val="008309AC"/>
    <w:rsid w:val="008E10BB"/>
    <w:rsid w:val="00920594"/>
    <w:rsid w:val="00942D70"/>
    <w:rsid w:val="009736D4"/>
    <w:rsid w:val="009B5213"/>
    <w:rsid w:val="009F173F"/>
    <w:rsid w:val="00A03484"/>
    <w:rsid w:val="00A93889"/>
    <w:rsid w:val="00AA45F5"/>
    <w:rsid w:val="00AC79FC"/>
    <w:rsid w:val="00AD43F5"/>
    <w:rsid w:val="00B15B59"/>
    <w:rsid w:val="00B1703F"/>
    <w:rsid w:val="00B30400"/>
    <w:rsid w:val="00B816C5"/>
    <w:rsid w:val="00BE5EC2"/>
    <w:rsid w:val="00C06A55"/>
    <w:rsid w:val="00C10D56"/>
    <w:rsid w:val="00C45711"/>
    <w:rsid w:val="00C65A6C"/>
    <w:rsid w:val="00C65BA0"/>
    <w:rsid w:val="00CC3203"/>
    <w:rsid w:val="00CC473F"/>
    <w:rsid w:val="00CC5873"/>
    <w:rsid w:val="00D261C5"/>
    <w:rsid w:val="00D453AE"/>
    <w:rsid w:val="00D50E62"/>
    <w:rsid w:val="00D60A08"/>
    <w:rsid w:val="00D82806"/>
    <w:rsid w:val="00DB569F"/>
    <w:rsid w:val="00E47A48"/>
    <w:rsid w:val="00E9011B"/>
    <w:rsid w:val="00EC7C4E"/>
    <w:rsid w:val="00F04526"/>
    <w:rsid w:val="00FC4B0E"/>
    <w:rsid w:val="00FD23CC"/>
    <w:rsid w:val="00FF76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0017A4"/>
  <w15:docId w15:val="{32BB7515-50CE-438A-A8FB-393F6E2A17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320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07F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7FC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901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01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01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01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011B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D261C5"/>
    <w:pPr>
      <w:spacing w:after="0" w:line="240" w:lineRule="auto"/>
    </w:pPr>
    <w:rPr>
      <w:lang w:val="en-Z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4795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DD362E-865C-48D2-9743-2F4CFF9454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577</Words>
  <Characters>14694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7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a</dc:creator>
  <cp:lastModifiedBy>Ibrahim, Hodan</cp:lastModifiedBy>
  <cp:revision>2</cp:revision>
  <dcterms:created xsi:type="dcterms:W3CDTF">2018-11-08T15:38:00Z</dcterms:created>
  <dcterms:modified xsi:type="dcterms:W3CDTF">2018-11-08T15:38:00Z</dcterms:modified>
</cp:coreProperties>
</file>